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1CBCB22D" w:rsidR="003F56A7" w:rsidRDefault="003F56A7" w:rsidP="00696E64">
      <w:pPr>
        <w:pStyle w:val="GrundtextEinrckung"/>
      </w:pPr>
      <w:r>
        <w:t>JDK</w:t>
      </w:r>
      <w:r>
        <w:tab/>
      </w:r>
      <w:r>
        <w:tab/>
        <w:t>Java Develope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r w:rsidRPr="003B7C82">
        <w:t>r</w:t>
      </w:r>
      <w:r w:rsidRPr="003B7C82">
        <w:rPr>
          <w:vertAlign w:val="subscript"/>
        </w:rPr>
        <w:t>s</w:t>
      </w:r>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Zeilen-und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ind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596966AE" w14:textId="77777777" w:rsidR="00486154" w:rsidRPr="003F015A" w:rsidRDefault="00486154" w:rsidP="003F015A">
      <w:pPr>
        <w:pStyle w:val="Grundtext"/>
      </w:pPr>
      <w:r w:rsidRPr="003F015A">
        <w:rPr>
          <w:i/>
        </w:rPr>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158709F9" w14:textId="77777777" w:rsidR="002A7853" w:rsidRDefault="002A7853">
      <w:pPr>
        <w:rPr>
          <w:szCs w:val="20"/>
        </w:rPr>
      </w:pPr>
      <w:r>
        <w:br w:type="page"/>
      </w:r>
    </w:p>
    <w:p w14:paraId="5D0B57EB" w14:textId="7E3D6CE2" w:rsidR="00486154" w:rsidRDefault="00486154" w:rsidP="00486154">
      <w:pPr>
        <w:pStyle w:val="Grundtext"/>
      </w:pPr>
      <w:r>
        <w:lastRenderedPageBreak/>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5507BCCA" w14:textId="1E073212" w:rsidR="00EA3367" w:rsidRPr="00EA3367" w:rsidRDefault="00EA3367" w:rsidP="00460B35">
      <w:pPr>
        <w:pStyle w:val="Grundtext"/>
        <w:rPr>
          <w:i/>
        </w:rPr>
      </w:pPr>
      <w:r w:rsidRPr="00EA3367">
        <w:rPr>
          <w:i/>
        </w:rPr>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Vgl. Kusay-Merkle, (2018), S. 292)</w:t>
      </w:r>
      <w:r>
        <w:rPr>
          <w:rStyle w:val="Grundzkursiv"/>
          <w:i w:val="0"/>
        </w:rPr>
        <w:fldChar w:fldCharType="end"/>
      </w:r>
      <w:r w:rsidR="002F4FA4">
        <w:rPr>
          <w:rStyle w:val="Grundzkursiv"/>
          <w:i w:val="0"/>
        </w:rPr>
        <w:t>.</w:t>
      </w:r>
    </w:p>
    <w:p w14:paraId="5E23B022" w14:textId="77777777" w:rsidR="00F828EB" w:rsidRDefault="00F828EB">
      <w:pPr>
        <w:rPr>
          <w:i/>
          <w:szCs w:val="20"/>
        </w:rPr>
      </w:pPr>
      <w:r>
        <w:rPr>
          <w:i/>
        </w:rPr>
        <w:br w:type="page"/>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47EBE6DA" w14:textId="77777777" w:rsidR="00E46679" w:rsidRPr="003F015A" w:rsidRDefault="00E46679" w:rsidP="003F015A">
      <w:pPr>
        <w:pStyle w:val="Grundtext"/>
      </w:pPr>
      <w:r w:rsidRPr="003F015A">
        <w:rPr>
          <w:i/>
        </w:rPr>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5223EF37" w14:textId="77777777" w:rsidR="00357833" w:rsidRDefault="00357833">
      <w:pPr>
        <w:rPr>
          <w:i/>
          <w:szCs w:val="20"/>
        </w:rPr>
      </w:pPr>
      <w:r>
        <w:rPr>
          <w:i/>
        </w:rPr>
        <w:br w:type="page"/>
      </w:r>
    </w:p>
    <w:p w14:paraId="618A120A" w14:textId="046FDAA7" w:rsidR="00EC2494" w:rsidRPr="003F015A" w:rsidRDefault="00EC2494" w:rsidP="003F015A">
      <w:pPr>
        <w:pStyle w:val="Grundtext"/>
      </w:pPr>
      <w:r w:rsidRPr="003F015A">
        <w:rPr>
          <w:i/>
        </w:rPr>
        <w:lastRenderedPageBreak/>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2F4EA896" w:rsidR="000A2E9D" w:rsidRDefault="006D0AD4" w:rsidP="006D0AD4">
      <w:pPr>
        <w:pStyle w:val="Abbildungstitel"/>
      </w:pPr>
      <w:r w:rsidRPr="006D0AD4">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5</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1</w:t>
      </w:r>
      <w:r w:rsidR="00C13D24">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r w:rsidRPr="005F4DB1">
        <w:rPr>
          <w:rStyle w:val="Grundzfett"/>
        </w:rPr>
        <w:t>Tab</w:t>
      </w:r>
      <w:r>
        <w:t xml:space="preserve">. </w:t>
      </w:r>
      <w:r w:rsidR="0064466C">
        <w:fldChar w:fldCharType="begin"/>
      </w:r>
      <w:r w:rsidR="0064466C">
        <w:instrText xml:space="preserve"> STYLEREF 1 \s </w:instrText>
      </w:r>
      <w:r w:rsidR="0064466C">
        <w:fldChar w:fldCharType="separate"/>
      </w:r>
      <w:r w:rsidR="0064466C">
        <w:rPr>
          <w:noProof/>
        </w:rPr>
        <w:t>6</w:t>
      </w:r>
      <w:r w:rsidR="0064466C">
        <w:fldChar w:fldCharType="end"/>
      </w:r>
      <w:r w:rsidR="0064466C">
        <w:t>.</w:t>
      </w:r>
      <w:r w:rsidR="0064466C">
        <w:fldChar w:fldCharType="begin"/>
      </w:r>
      <w:r w:rsidR="0064466C">
        <w:instrText xml:space="preserve"> SEQ Tab._ \* ARABIC \s 1 </w:instrText>
      </w:r>
      <w:r w:rsidR="0064466C">
        <w:fldChar w:fldCharType="separate"/>
      </w:r>
      <w:r w:rsidR="0064466C">
        <w:rPr>
          <w:noProof/>
        </w:rPr>
        <w:t>1</w:t>
      </w:r>
      <w:r w:rsidR="0064466C">
        <w:fldChar w:fldCharType="end"/>
      </w:r>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BF0B92">
            <w:pPr>
              <w:pStyle w:val="Tabellentitel"/>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BF0B92">
            <w:pPr>
              <w:pStyle w:val="Tabellentitel"/>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BF0B92">
            <w:pPr>
              <w:pStyle w:val="Tabellentitel"/>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783FD5" w:rsidRDefault="00E00341" w:rsidP="00783FD5">
            <w:pPr>
              <w:pStyle w:val="Tabellentext"/>
            </w:pPr>
            <w:r w:rsidRPr="00783FD5">
              <w:t>eingehend</w:t>
            </w:r>
          </w:p>
        </w:tc>
        <w:tc>
          <w:tcPr>
            <w:tcW w:w="2835" w:type="dxa"/>
          </w:tcPr>
          <w:p w14:paraId="68BE3987" w14:textId="3F42FD91" w:rsidR="00CC748E" w:rsidRPr="00783FD5" w:rsidRDefault="00CC748E" w:rsidP="00783FD5">
            <w:pPr>
              <w:pStyle w:val="Tabellentext"/>
            </w:pPr>
            <w:r w:rsidRPr="00783FD5">
              <w:t>CSV</w:t>
            </w:r>
          </w:p>
          <w:p w14:paraId="266D9727" w14:textId="68729E2B" w:rsidR="004E1593" w:rsidRPr="00783FD5" w:rsidRDefault="004E1593" w:rsidP="00783FD5">
            <w:pPr>
              <w:pStyle w:val="Tabellentext"/>
            </w:pPr>
            <w:r w:rsidRPr="00783FD5">
              <w:t>EDIFACT</w:t>
            </w:r>
          </w:p>
          <w:p w14:paraId="64B1CD7A" w14:textId="08066C0F" w:rsidR="00CC748E" w:rsidRPr="00783FD5" w:rsidRDefault="00CC748E" w:rsidP="00783FD5">
            <w:pPr>
              <w:pStyle w:val="Tabellentext"/>
            </w:pPr>
            <w:r w:rsidRPr="00783FD5">
              <w:t>FF</w:t>
            </w:r>
          </w:p>
          <w:p w14:paraId="1424AE92" w14:textId="796C40C1" w:rsidR="00CC748E" w:rsidRPr="00783FD5" w:rsidRDefault="00CC748E" w:rsidP="00783FD5">
            <w:pPr>
              <w:pStyle w:val="Tabellentext"/>
            </w:pPr>
            <w:r w:rsidRPr="00783FD5">
              <w:t>HTML</w:t>
            </w:r>
          </w:p>
          <w:p w14:paraId="4EF3C6BF" w14:textId="72F730E1" w:rsidR="00CC748E" w:rsidRPr="00783FD5" w:rsidRDefault="004E1593" w:rsidP="00783FD5">
            <w:pPr>
              <w:pStyle w:val="Tabellentext"/>
            </w:pPr>
            <w:r w:rsidRPr="00783FD5">
              <w:t xml:space="preserve">SAP </w:t>
            </w:r>
            <w:r w:rsidR="00CC748E" w:rsidRPr="00783FD5">
              <w:t>IDoc</w:t>
            </w:r>
          </w:p>
          <w:p w14:paraId="791C6FEA" w14:textId="77777777" w:rsidR="00CC748E" w:rsidRPr="00783FD5" w:rsidRDefault="00CC748E" w:rsidP="00783FD5">
            <w:pPr>
              <w:pStyle w:val="Tabellentext"/>
            </w:pPr>
            <w:r w:rsidRPr="00783FD5">
              <w:t>JDE</w:t>
            </w:r>
          </w:p>
          <w:p w14:paraId="52FE5EBD" w14:textId="77777777" w:rsidR="00CC748E" w:rsidRPr="00783FD5" w:rsidRDefault="00CC748E" w:rsidP="00783FD5">
            <w:pPr>
              <w:pStyle w:val="Tabellentext"/>
            </w:pPr>
            <w:r w:rsidRPr="00783FD5">
              <w:t>PDF</w:t>
            </w:r>
          </w:p>
          <w:p w14:paraId="038566E2" w14:textId="77777777" w:rsidR="00CC748E" w:rsidRPr="00783FD5" w:rsidRDefault="00CC748E" w:rsidP="00783FD5">
            <w:pPr>
              <w:pStyle w:val="Tabellentext"/>
            </w:pPr>
            <w:r w:rsidRPr="00783FD5">
              <w:t>TRC</w:t>
            </w:r>
          </w:p>
          <w:p w14:paraId="2FC8A6FF" w14:textId="77777777" w:rsidR="00CC748E" w:rsidRPr="00783FD5" w:rsidRDefault="00CC748E" w:rsidP="00783FD5">
            <w:pPr>
              <w:pStyle w:val="Tabellentext"/>
            </w:pPr>
            <w:r w:rsidRPr="00783FD5">
              <w:t>X12</w:t>
            </w:r>
          </w:p>
          <w:p w14:paraId="751A7158" w14:textId="3FBB55A2" w:rsidR="00E00341" w:rsidRPr="00783FD5" w:rsidRDefault="00CC748E" w:rsidP="00783FD5">
            <w:pPr>
              <w:pStyle w:val="Tabellentext"/>
            </w:pPr>
            <w:r w:rsidRPr="00783FD5">
              <w:t>XML</w:t>
            </w:r>
          </w:p>
        </w:tc>
        <w:tc>
          <w:tcPr>
            <w:tcW w:w="3828" w:type="dxa"/>
          </w:tcPr>
          <w:p w14:paraId="17EFD227" w14:textId="77777777" w:rsidR="00E00341" w:rsidRPr="00783FD5" w:rsidRDefault="00CC748E" w:rsidP="00783FD5">
            <w:pPr>
              <w:pStyle w:val="Tabellentext"/>
            </w:pPr>
            <w:r w:rsidRPr="00783FD5">
              <w:t>AS2</w:t>
            </w:r>
          </w:p>
          <w:p w14:paraId="35717C1E" w14:textId="1A18C76B" w:rsidR="00CC748E" w:rsidRPr="00783FD5" w:rsidRDefault="00CC748E" w:rsidP="00783FD5">
            <w:pPr>
              <w:pStyle w:val="Tabellentext"/>
            </w:pPr>
            <w:r w:rsidRPr="00783FD5">
              <w:t>FTP</w:t>
            </w:r>
          </w:p>
          <w:p w14:paraId="5DB349E9" w14:textId="77777777" w:rsidR="00CC748E" w:rsidRPr="00783FD5" w:rsidRDefault="00CC748E" w:rsidP="00783FD5">
            <w:pPr>
              <w:pStyle w:val="Tabellentext"/>
            </w:pPr>
            <w:r w:rsidRPr="00783FD5">
              <w:t>HTTP</w:t>
            </w:r>
          </w:p>
          <w:p w14:paraId="422766A1" w14:textId="77777777" w:rsidR="00CC748E" w:rsidRPr="00783FD5" w:rsidRDefault="00CC748E" w:rsidP="00783FD5">
            <w:pPr>
              <w:pStyle w:val="Tabellentext"/>
            </w:pPr>
            <w:r w:rsidRPr="00783FD5">
              <w:t>SFTP</w:t>
            </w:r>
          </w:p>
          <w:p w14:paraId="43EA8B30" w14:textId="77777777" w:rsidR="00CC748E" w:rsidRPr="00783FD5" w:rsidRDefault="00CC748E" w:rsidP="00783FD5">
            <w:pPr>
              <w:pStyle w:val="Tabellentext"/>
            </w:pPr>
            <w:r w:rsidRPr="00783FD5">
              <w:t>SMTP</w:t>
            </w:r>
          </w:p>
          <w:p w14:paraId="127B2ABE" w14:textId="3646BBEF" w:rsidR="00CC748E" w:rsidRPr="00783FD5" w:rsidRDefault="00CC748E" w:rsidP="00783FD5">
            <w:pPr>
              <w:pStyle w:val="Tabellentext"/>
            </w:pPr>
            <w:r w:rsidRPr="00783FD5">
              <w:t>X.400</w:t>
            </w:r>
          </w:p>
        </w:tc>
      </w:tr>
      <w:tr w:rsidR="00CC748E" w:rsidRPr="0091658C" w14:paraId="381E0D83" w14:textId="77777777" w:rsidTr="00574E2C">
        <w:tc>
          <w:tcPr>
            <w:tcW w:w="1915" w:type="dxa"/>
          </w:tcPr>
          <w:p w14:paraId="12A75A19" w14:textId="088D4006" w:rsidR="00CC748E" w:rsidRPr="00783FD5" w:rsidRDefault="00CC748E" w:rsidP="00783FD5">
            <w:pPr>
              <w:pStyle w:val="Tabellentext"/>
            </w:pPr>
            <w:r w:rsidRPr="00783FD5">
              <w:t>ausgehend</w:t>
            </w:r>
          </w:p>
        </w:tc>
        <w:tc>
          <w:tcPr>
            <w:tcW w:w="2835" w:type="dxa"/>
          </w:tcPr>
          <w:p w14:paraId="39383E7C" w14:textId="77777777" w:rsidR="00CC748E" w:rsidRPr="00783FD5" w:rsidRDefault="00CC748E" w:rsidP="00783FD5">
            <w:pPr>
              <w:pStyle w:val="Tabellentext"/>
            </w:pPr>
            <w:r w:rsidRPr="00783FD5">
              <w:t>CSV</w:t>
            </w:r>
          </w:p>
          <w:p w14:paraId="44D0CE35" w14:textId="28189D98" w:rsidR="004E1593" w:rsidRPr="00783FD5" w:rsidRDefault="004E1593" w:rsidP="00783FD5">
            <w:pPr>
              <w:pStyle w:val="Tabellentext"/>
            </w:pPr>
            <w:r w:rsidRPr="00783FD5">
              <w:t>EDIFACT</w:t>
            </w:r>
          </w:p>
          <w:p w14:paraId="3DC1E6E0" w14:textId="77777777" w:rsidR="00CC748E" w:rsidRPr="00783FD5" w:rsidRDefault="00CC748E" w:rsidP="00783FD5">
            <w:pPr>
              <w:pStyle w:val="Tabellentext"/>
            </w:pPr>
            <w:r w:rsidRPr="00783FD5">
              <w:t>FF</w:t>
            </w:r>
          </w:p>
          <w:p w14:paraId="52C2F252" w14:textId="77777777" w:rsidR="00CC748E" w:rsidRPr="00783FD5" w:rsidRDefault="00CC748E" w:rsidP="00783FD5">
            <w:pPr>
              <w:pStyle w:val="Tabellentext"/>
            </w:pPr>
            <w:r w:rsidRPr="00783FD5">
              <w:t>HTML</w:t>
            </w:r>
          </w:p>
          <w:p w14:paraId="24A2C61E" w14:textId="565EC6B8" w:rsidR="00CC748E" w:rsidRPr="00783FD5" w:rsidRDefault="004E1593" w:rsidP="00783FD5">
            <w:pPr>
              <w:pStyle w:val="Tabellentext"/>
            </w:pPr>
            <w:r w:rsidRPr="00783FD5">
              <w:t xml:space="preserve">SAP </w:t>
            </w:r>
            <w:r w:rsidR="00CC748E" w:rsidRPr="00783FD5">
              <w:t>IDoc</w:t>
            </w:r>
          </w:p>
          <w:p w14:paraId="13973F06" w14:textId="77777777" w:rsidR="00CC748E" w:rsidRPr="00783FD5" w:rsidRDefault="00CC748E" w:rsidP="00783FD5">
            <w:pPr>
              <w:pStyle w:val="Tabellentext"/>
            </w:pPr>
            <w:r w:rsidRPr="00783FD5">
              <w:t>JDE</w:t>
            </w:r>
          </w:p>
          <w:p w14:paraId="2C597FA7" w14:textId="77777777" w:rsidR="00CC748E" w:rsidRPr="00783FD5" w:rsidRDefault="00CC748E" w:rsidP="00783FD5">
            <w:pPr>
              <w:pStyle w:val="Tabellentext"/>
            </w:pPr>
            <w:r w:rsidRPr="00783FD5">
              <w:t>PDF</w:t>
            </w:r>
          </w:p>
          <w:p w14:paraId="00830589" w14:textId="77777777" w:rsidR="00CC748E" w:rsidRPr="00783FD5" w:rsidRDefault="00CC748E" w:rsidP="00783FD5">
            <w:pPr>
              <w:pStyle w:val="Tabellentext"/>
            </w:pPr>
            <w:r w:rsidRPr="00783FD5">
              <w:t>TRC</w:t>
            </w:r>
          </w:p>
          <w:p w14:paraId="3D780068" w14:textId="77777777" w:rsidR="00CC748E" w:rsidRPr="00783FD5" w:rsidRDefault="00CC748E" w:rsidP="00783FD5">
            <w:pPr>
              <w:pStyle w:val="Tabellentext"/>
            </w:pPr>
            <w:r w:rsidRPr="00783FD5">
              <w:t>X12</w:t>
            </w:r>
          </w:p>
          <w:p w14:paraId="3FB472FE" w14:textId="77777777" w:rsidR="00CC748E" w:rsidRPr="00783FD5" w:rsidRDefault="00CC748E" w:rsidP="00783FD5">
            <w:pPr>
              <w:pStyle w:val="Tabellentext"/>
            </w:pPr>
            <w:r w:rsidRPr="00783FD5">
              <w:t>XML</w:t>
            </w:r>
          </w:p>
        </w:tc>
        <w:tc>
          <w:tcPr>
            <w:tcW w:w="3828" w:type="dxa"/>
          </w:tcPr>
          <w:p w14:paraId="08AC5E15" w14:textId="77777777" w:rsidR="00CC748E" w:rsidRPr="00783FD5" w:rsidRDefault="00CC748E" w:rsidP="00783FD5">
            <w:pPr>
              <w:pStyle w:val="Tabellentext"/>
            </w:pPr>
            <w:r w:rsidRPr="00783FD5">
              <w:t>AS2</w:t>
            </w:r>
          </w:p>
          <w:p w14:paraId="57A1FD01" w14:textId="77777777" w:rsidR="00CC748E" w:rsidRPr="00783FD5" w:rsidRDefault="00CC748E" w:rsidP="00783FD5">
            <w:pPr>
              <w:pStyle w:val="Tabellentext"/>
            </w:pPr>
            <w:r w:rsidRPr="00783FD5">
              <w:t>FTP</w:t>
            </w:r>
          </w:p>
          <w:p w14:paraId="7C740419" w14:textId="77777777" w:rsidR="00CC748E" w:rsidRPr="00783FD5" w:rsidRDefault="00CC748E" w:rsidP="00783FD5">
            <w:pPr>
              <w:pStyle w:val="Tabellentext"/>
            </w:pPr>
            <w:r w:rsidRPr="00783FD5">
              <w:t>HTTP</w:t>
            </w:r>
          </w:p>
          <w:p w14:paraId="09CE3323" w14:textId="77777777" w:rsidR="00CC748E" w:rsidRPr="00783FD5" w:rsidRDefault="00CC748E" w:rsidP="00783FD5">
            <w:pPr>
              <w:pStyle w:val="Tabellentext"/>
            </w:pPr>
            <w:r w:rsidRPr="00783FD5">
              <w:t>SFTP</w:t>
            </w:r>
          </w:p>
          <w:p w14:paraId="468C8986" w14:textId="77777777" w:rsidR="00CC748E" w:rsidRPr="00783FD5" w:rsidRDefault="00CC748E" w:rsidP="00783FD5">
            <w:pPr>
              <w:pStyle w:val="Tabellentext"/>
            </w:pPr>
            <w:r w:rsidRPr="00783FD5">
              <w:t>SMTP</w:t>
            </w:r>
          </w:p>
          <w:p w14:paraId="1884C248" w14:textId="77777777" w:rsidR="00CC748E" w:rsidRPr="00783FD5" w:rsidRDefault="00CC748E" w:rsidP="00783FD5">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536914C0" w:rsidR="00943951" w:rsidRDefault="0069348D" w:rsidP="0069348D">
      <w:pPr>
        <w:pStyle w:val="Abbildungstitel"/>
      </w:pPr>
      <w:r w:rsidRPr="0069348D">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6</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1</w:t>
      </w:r>
      <w:r w:rsidR="00C13D24">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BF0B92">
            <w:pPr>
              <w:pStyle w:val="Tabellentitel"/>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BF0B92">
            <w:pPr>
              <w:pStyle w:val="Tabellentitel"/>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BF0B92">
            <w:pPr>
              <w:pStyle w:val="Tabellentitel"/>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BF0B92">
            <w:pPr>
              <w:pStyle w:val="Tabellentitel"/>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74BC0BB7" w:rsidR="00AF4947" w:rsidRDefault="00AF4947" w:rsidP="00566570">
            <w:pPr>
              <w:pStyle w:val="Tabellentext"/>
            </w:pPr>
            <w:r>
              <w:t>EDIFACT-Konverter</w:t>
            </w:r>
          </w:p>
        </w:tc>
      </w:tr>
      <w:tr w:rsidR="00AF4947" w:rsidRPr="0091658C" w14:paraId="3F41A77E" w14:textId="112F6BA1" w:rsidTr="00AF4947">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29880B90" w:rsidR="00AF4947" w:rsidRDefault="00AF4947" w:rsidP="00566570">
            <w:pPr>
              <w:pStyle w:val="Tabellentext"/>
            </w:pPr>
            <w:r>
              <w:t>EDIFACT-Konverter</w:t>
            </w:r>
          </w:p>
        </w:tc>
      </w:tr>
      <w:tr w:rsidR="00AF4947" w:rsidRPr="0091658C" w14:paraId="703630BE" w14:textId="46E75F54" w:rsidTr="00AF4947">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4FF0233F" w:rsidR="00AF4947" w:rsidRDefault="00AF4947" w:rsidP="00566570">
            <w:pPr>
              <w:pStyle w:val="Tabellentext"/>
            </w:pPr>
            <w:r>
              <w:t>EDIFACT-Konverter</w:t>
            </w:r>
          </w:p>
        </w:tc>
      </w:tr>
      <w:tr w:rsidR="00AF4947" w:rsidRPr="0091658C" w14:paraId="731AF8B0" w14:textId="19C464B7" w:rsidTr="00AF4947">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6E9FACDB" w:rsidR="00AF4947" w:rsidRDefault="00AF4947" w:rsidP="00566570">
            <w:pPr>
              <w:pStyle w:val="Tabellentext"/>
            </w:pPr>
            <w:r>
              <w:t>EDIFACT-Konverter</w:t>
            </w:r>
          </w:p>
        </w:tc>
      </w:tr>
      <w:tr w:rsidR="00AF4947" w:rsidRPr="0091658C" w14:paraId="1062F6D6" w14:textId="41A1D878" w:rsidTr="00AF4947">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6B4FC0F2" w:rsidR="00AF4947" w:rsidRDefault="00AF4947" w:rsidP="00566570">
            <w:pPr>
              <w:pStyle w:val="Tabellentext"/>
            </w:pPr>
            <w:r>
              <w:t>EDIFACT-Konverter</w:t>
            </w:r>
          </w:p>
        </w:tc>
      </w:tr>
      <w:tr w:rsidR="00AF4947" w:rsidRPr="0091658C" w14:paraId="08F7B0FF" w14:textId="37289999" w:rsidTr="00AF4947">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2FF175E0" w:rsidR="00AF4947" w:rsidRDefault="00AF4947" w:rsidP="00566570">
            <w:pPr>
              <w:pStyle w:val="Tabellentext"/>
            </w:pPr>
            <w:r>
              <w:t>EDIFACT-Konverter</w:t>
            </w:r>
          </w:p>
        </w:tc>
      </w:tr>
      <w:tr w:rsidR="00AF4947" w:rsidRPr="0091658C" w14:paraId="193C587A" w14:textId="34C3752F" w:rsidTr="00AF4947">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6F237D3" w:rsidR="00AF4947" w:rsidRDefault="00AF4947" w:rsidP="00566570">
            <w:pPr>
              <w:pStyle w:val="Tabellentext"/>
            </w:pPr>
            <w:r>
              <w:t>EDIFACT-Konverter</w:t>
            </w:r>
          </w:p>
        </w:tc>
      </w:tr>
      <w:tr w:rsidR="00AF4947" w:rsidRPr="0091658C" w14:paraId="20CF72B0" w14:textId="6A505CBB" w:rsidTr="00AF4947">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61E99FEC" w:rsidR="00AF4947" w:rsidRDefault="00AF4947" w:rsidP="00566570">
            <w:pPr>
              <w:pStyle w:val="Tabellentext"/>
            </w:pPr>
            <w:r>
              <w:t>EDIFACT-Konverter</w:t>
            </w:r>
          </w:p>
        </w:tc>
      </w:tr>
      <w:tr w:rsidR="006C1438" w:rsidRPr="0091658C" w14:paraId="7D3090FE" w14:textId="77777777" w:rsidTr="00C806B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2E58757E" w:rsidR="006C1438" w:rsidRDefault="006C1438" w:rsidP="00566570">
            <w:pPr>
              <w:pStyle w:val="Tabellentext"/>
            </w:pPr>
          </w:p>
        </w:tc>
      </w:tr>
      <w:tr w:rsidR="006C1438" w:rsidRPr="0091658C" w14:paraId="4C681BFA" w14:textId="77777777" w:rsidTr="00C806BD">
        <w:tc>
          <w:tcPr>
            <w:tcW w:w="2522" w:type="dxa"/>
            <w:gridSpan w:val="2"/>
          </w:tcPr>
          <w:p w14:paraId="4B374B6C" w14:textId="77777777" w:rsidR="006C1438" w:rsidRPr="0091658C" w:rsidRDefault="006C1438" w:rsidP="00566570">
            <w:pPr>
              <w:pStyle w:val="Tabellentext"/>
            </w:pPr>
            <w:r>
              <w:t xml:space="preserve">FF-Converter </w:t>
            </w:r>
          </w:p>
        </w:tc>
        <w:tc>
          <w:tcPr>
            <w:tcW w:w="2881" w:type="dxa"/>
            <w:gridSpan w:val="2"/>
          </w:tcPr>
          <w:p w14:paraId="23553E7C" w14:textId="77777777" w:rsidR="006C1438" w:rsidRPr="0091658C" w:rsidRDefault="006C1438" w:rsidP="00566570">
            <w:pPr>
              <w:pStyle w:val="Tabellentext"/>
            </w:pPr>
            <w:r>
              <w:t>Komponente für die Konvertierung von FF-Dateien</w:t>
            </w:r>
          </w:p>
        </w:tc>
        <w:tc>
          <w:tcPr>
            <w:tcW w:w="2040" w:type="dxa"/>
          </w:tcPr>
          <w:p w14:paraId="184AE321" w14:textId="77777777" w:rsidR="006C1438" w:rsidRDefault="006C1438" w:rsidP="00566570">
            <w:pPr>
              <w:pStyle w:val="Tabellentext"/>
            </w:pPr>
            <w:r>
              <w:t>entwickelt in C++</w:t>
            </w:r>
          </w:p>
          <w:p w14:paraId="0BF838CA" w14:textId="77777777" w:rsidR="006C1438" w:rsidRPr="0091658C" w:rsidRDefault="006C1438" w:rsidP="00566570">
            <w:pPr>
              <w:pStyle w:val="Tabellentext"/>
            </w:pPr>
            <w:r>
              <w:t>basiert auf QT-Framework</w:t>
            </w:r>
          </w:p>
        </w:tc>
        <w:tc>
          <w:tcPr>
            <w:tcW w:w="1418" w:type="dxa"/>
          </w:tcPr>
          <w:p w14:paraId="4CA76204" w14:textId="12A032BA" w:rsidR="006C1438" w:rsidRDefault="006C1438" w:rsidP="00566570">
            <w:pPr>
              <w:pStyle w:val="Tabellentext"/>
            </w:pPr>
          </w:p>
        </w:tc>
      </w:tr>
      <w:tr w:rsidR="006C1438" w:rsidRPr="0091658C" w14:paraId="14A362D9" w14:textId="77777777" w:rsidTr="00C806BD">
        <w:tc>
          <w:tcPr>
            <w:tcW w:w="2522" w:type="dxa"/>
            <w:gridSpan w:val="2"/>
          </w:tcPr>
          <w:p w14:paraId="51062E92" w14:textId="77777777" w:rsidR="006C1438" w:rsidRPr="0091658C" w:rsidRDefault="006C1438" w:rsidP="00566570">
            <w:pPr>
              <w:pStyle w:val="Tabellentext"/>
            </w:pPr>
            <w:r>
              <w:t xml:space="preserve">EDIFACT-Converter </w:t>
            </w:r>
          </w:p>
        </w:tc>
        <w:tc>
          <w:tcPr>
            <w:tcW w:w="2881" w:type="dxa"/>
            <w:gridSpan w:val="2"/>
          </w:tcPr>
          <w:p w14:paraId="75356E54" w14:textId="77777777" w:rsidR="006C1438" w:rsidRPr="0091658C" w:rsidRDefault="006C1438" w:rsidP="00566570">
            <w:pPr>
              <w:pStyle w:val="Tabellentext"/>
            </w:pPr>
            <w:r>
              <w:t>Komponente für die Konvertierung von EDIFACT-Dateien</w:t>
            </w:r>
          </w:p>
        </w:tc>
        <w:tc>
          <w:tcPr>
            <w:tcW w:w="2040" w:type="dxa"/>
          </w:tcPr>
          <w:p w14:paraId="1DD67DCF" w14:textId="77777777" w:rsidR="006C1438" w:rsidRDefault="006C1438" w:rsidP="00566570">
            <w:pPr>
              <w:pStyle w:val="Tabellentext"/>
            </w:pPr>
            <w:r>
              <w:t>entwickelt in C++</w:t>
            </w:r>
          </w:p>
          <w:p w14:paraId="48A53A40" w14:textId="77777777" w:rsidR="006C1438" w:rsidRPr="0091658C" w:rsidRDefault="006C1438" w:rsidP="00566570">
            <w:pPr>
              <w:pStyle w:val="Tabellentext"/>
            </w:pPr>
            <w:r>
              <w:t>basiert auf QT-Framework</w:t>
            </w:r>
          </w:p>
        </w:tc>
        <w:tc>
          <w:tcPr>
            <w:tcW w:w="1418" w:type="dxa"/>
          </w:tcPr>
          <w:p w14:paraId="05B8911B" w14:textId="26C6B5C8" w:rsidR="006C1438" w:rsidRDefault="006C1438" w:rsidP="00566570">
            <w:pPr>
              <w:pStyle w:val="Tabellentext"/>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2424D1">
            <w:pPr>
              <w:pStyle w:val="Tabellentitel"/>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2424D1">
            <w:pPr>
              <w:pStyle w:val="Tabellentitel"/>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2424D1">
            <w:pPr>
              <w:pStyle w:val="Tabellentitel"/>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2424D1">
            <w:pPr>
              <w:pStyle w:val="Tabellentitel"/>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566570">
            <w:pPr>
              <w:pStyle w:val="Tabellentext"/>
            </w:pPr>
            <w:r>
              <w:t xml:space="preserve">HTML-Converter </w:t>
            </w:r>
          </w:p>
        </w:tc>
        <w:tc>
          <w:tcPr>
            <w:tcW w:w="2835" w:type="dxa"/>
          </w:tcPr>
          <w:p w14:paraId="1731D87D" w14:textId="79EE7194" w:rsidR="00AF4947" w:rsidRPr="0091658C" w:rsidRDefault="00AF4947" w:rsidP="00566570">
            <w:pPr>
              <w:pStyle w:val="Tabellentext"/>
            </w:pPr>
            <w:r>
              <w:t>Komponente für die Konvertierung von HTML-Dateien</w:t>
            </w:r>
          </w:p>
        </w:tc>
        <w:tc>
          <w:tcPr>
            <w:tcW w:w="2126" w:type="dxa"/>
          </w:tcPr>
          <w:p w14:paraId="6E4AF857" w14:textId="77777777" w:rsidR="00AF4947" w:rsidRDefault="00AF4947" w:rsidP="00566570">
            <w:pPr>
              <w:pStyle w:val="Tabellentext"/>
            </w:pPr>
            <w:r>
              <w:t>entwickelt in C++</w:t>
            </w:r>
          </w:p>
          <w:p w14:paraId="4D262601" w14:textId="77777777" w:rsidR="00AF4947" w:rsidRPr="0091658C" w:rsidRDefault="00AF4947" w:rsidP="00566570">
            <w:pPr>
              <w:pStyle w:val="Tabellentext"/>
            </w:pPr>
            <w:r>
              <w:t>basiert auf QT-Framework</w:t>
            </w:r>
          </w:p>
        </w:tc>
        <w:tc>
          <w:tcPr>
            <w:tcW w:w="1276" w:type="dxa"/>
          </w:tcPr>
          <w:p w14:paraId="3E72C1DC" w14:textId="7632D81E" w:rsidR="00AF4947" w:rsidRDefault="00AF4947" w:rsidP="00566570">
            <w:pPr>
              <w:pStyle w:val="Tabellentext"/>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566570">
            <w:pPr>
              <w:pStyle w:val="Tabellentext"/>
            </w:pPr>
            <w:r>
              <w:t xml:space="preserve">IDoc-Converter </w:t>
            </w:r>
          </w:p>
        </w:tc>
        <w:tc>
          <w:tcPr>
            <w:tcW w:w="2835" w:type="dxa"/>
          </w:tcPr>
          <w:p w14:paraId="392378E7" w14:textId="441D0FE9" w:rsidR="00AF4947" w:rsidRPr="0091658C" w:rsidRDefault="00AF4947" w:rsidP="00566570">
            <w:pPr>
              <w:pStyle w:val="Tabellentext"/>
            </w:pPr>
            <w:r>
              <w:t>Komponente für die Konvertierung von SAP IDoc-Dateien</w:t>
            </w:r>
          </w:p>
        </w:tc>
        <w:tc>
          <w:tcPr>
            <w:tcW w:w="2126" w:type="dxa"/>
          </w:tcPr>
          <w:p w14:paraId="20E1F695" w14:textId="77777777" w:rsidR="00AF4947" w:rsidRDefault="00AF4947" w:rsidP="00566570">
            <w:pPr>
              <w:pStyle w:val="Tabellentext"/>
            </w:pPr>
            <w:r>
              <w:t>entwickelt in C++</w:t>
            </w:r>
          </w:p>
          <w:p w14:paraId="17BD829B" w14:textId="77777777" w:rsidR="00AF4947" w:rsidRPr="0091658C" w:rsidRDefault="00AF4947" w:rsidP="00566570">
            <w:pPr>
              <w:pStyle w:val="Tabellentext"/>
            </w:pPr>
            <w:r>
              <w:t>basiert auf QT-Framework</w:t>
            </w:r>
          </w:p>
        </w:tc>
        <w:tc>
          <w:tcPr>
            <w:tcW w:w="1276" w:type="dxa"/>
          </w:tcPr>
          <w:p w14:paraId="05E4921B" w14:textId="1799E6C5" w:rsidR="00AF4947" w:rsidRDefault="00AF4947" w:rsidP="00566570">
            <w:pPr>
              <w:pStyle w:val="Tabellentext"/>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566570">
            <w:pPr>
              <w:pStyle w:val="Tabellentext"/>
            </w:pPr>
            <w:r>
              <w:t xml:space="preserve">JDE-Converter </w:t>
            </w:r>
          </w:p>
        </w:tc>
        <w:tc>
          <w:tcPr>
            <w:tcW w:w="2835" w:type="dxa"/>
          </w:tcPr>
          <w:p w14:paraId="2C83DB1A" w14:textId="4E851577" w:rsidR="00AF4947" w:rsidRPr="0091658C" w:rsidRDefault="00AF4947" w:rsidP="00566570">
            <w:pPr>
              <w:pStyle w:val="Tabellentext"/>
            </w:pPr>
            <w:r>
              <w:t>Komponente für die Konvertierung von JDE-Dateien</w:t>
            </w:r>
          </w:p>
        </w:tc>
        <w:tc>
          <w:tcPr>
            <w:tcW w:w="2126" w:type="dxa"/>
          </w:tcPr>
          <w:p w14:paraId="597951BB" w14:textId="77777777" w:rsidR="00AF4947" w:rsidRDefault="00AF4947" w:rsidP="00566570">
            <w:pPr>
              <w:pStyle w:val="Tabellentext"/>
            </w:pPr>
            <w:r>
              <w:t>entwickelt in C++</w:t>
            </w:r>
          </w:p>
          <w:p w14:paraId="1E41523F" w14:textId="77777777" w:rsidR="00AF4947" w:rsidRPr="0091658C" w:rsidRDefault="00AF4947" w:rsidP="00566570">
            <w:pPr>
              <w:pStyle w:val="Tabellentext"/>
            </w:pPr>
            <w:r>
              <w:t>basiert auf QT-Framework</w:t>
            </w:r>
          </w:p>
        </w:tc>
        <w:tc>
          <w:tcPr>
            <w:tcW w:w="1276" w:type="dxa"/>
          </w:tcPr>
          <w:p w14:paraId="3877A1D5" w14:textId="0636CE64" w:rsidR="00AF4947" w:rsidRDefault="00AF4947" w:rsidP="00566570">
            <w:pPr>
              <w:pStyle w:val="Tabellentext"/>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566570">
            <w:pPr>
              <w:pStyle w:val="Tabellentext"/>
            </w:pPr>
            <w:r>
              <w:t xml:space="preserve">PDF-Converter </w:t>
            </w:r>
          </w:p>
        </w:tc>
        <w:tc>
          <w:tcPr>
            <w:tcW w:w="2835" w:type="dxa"/>
          </w:tcPr>
          <w:p w14:paraId="46A929ED" w14:textId="62955576" w:rsidR="00AF4947" w:rsidRPr="0091658C" w:rsidRDefault="00AF4947" w:rsidP="00566570">
            <w:pPr>
              <w:pStyle w:val="Tabellentext"/>
            </w:pPr>
            <w:r>
              <w:t>Komponente für die Konvertierung von PDF-Dateien</w:t>
            </w:r>
          </w:p>
        </w:tc>
        <w:tc>
          <w:tcPr>
            <w:tcW w:w="2126" w:type="dxa"/>
          </w:tcPr>
          <w:p w14:paraId="62BA4482" w14:textId="77777777" w:rsidR="00AF4947" w:rsidRDefault="00AF4947" w:rsidP="00566570">
            <w:pPr>
              <w:pStyle w:val="Tabellentext"/>
            </w:pPr>
            <w:r>
              <w:t>entwickelt in C++</w:t>
            </w:r>
          </w:p>
          <w:p w14:paraId="1EE32025" w14:textId="77777777" w:rsidR="00AF4947" w:rsidRPr="0091658C" w:rsidRDefault="00AF4947" w:rsidP="00566570">
            <w:pPr>
              <w:pStyle w:val="Tabellentext"/>
            </w:pPr>
            <w:r>
              <w:t>basiert auf QT-Framework</w:t>
            </w:r>
          </w:p>
        </w:tc>
        <w:tc>
          <w:tcPr>
            <w:tcW w:w="1276" w:type="dxa"/>
          </w:tcPr>
          <w:p w14:paraId="670DA841" w14:textId="7F9875FE" w:rsidR="00AF4947" w:rsidRDefault="00AF4947" w:rsidP="00566570">
            <w:pPr>
              <w:pStyle w:val="Tabellentext"/>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566570">
            <w:pPr>
              <w:pStyle w:val="Tabellentext"/>
            </w:pPr>
            <w:r>
              <w:t xml:space="preserve">TRC-Converter </w:t>
            </w:r>
          </w:p>
        </w:tc>
        <w:tc>
          <w:tcPr>
            <w:tcW w:w="2835" w:type="dxa"/>
          </w:tcPr>
          <w:p w14:paraId="523DED2D" w14:textId="14697D23" w:rsidR="00AF4947" w:rsidRPr="0091658C" w:rsidRDefault="00AF4947" w:rsidP="00566570">
            <w:pPr>
              <w:pStyle w:val="Tabellentext"/>
            </w:pPr>
            <w:r>
              <w:t>Komponente für die Konvertierung von TRC-Dateien</w:t>
            </w:r>
          </w:p>
        </w:tc>
        <w:tc>
          <w:tcPr>
            <w:tcW w:w="2126" w:type="dxa"/>
          </w:tcPr>
          <w:p w14:paraId="2CC0C678" w14:textId="77777777" w:rsidR="00AF4947" w:rsidRDefault="00AF4947" w:rsidP="00566570">
            <w:pPr>
              <w:pStyle w:val="Tabellentext"/>
            </w:pPr>
            <w:r>
              <w:t>entwickelt in C++</w:t>
            </w:r>
          </w:p>
          <w:p w14:paraId="7A8AAB61" w14:textId="77777777" w:rsidR="00AF4947" w:rsidRPr="0091658C" w:rsidRDefault="00AF4947" w:rsidP="00566570">
            <w:pPr>
              <w:pStyle w:val="Tabellentext"/>
            </w:pPr>
            <w:r>
              <w:t>basiert auf QT-Framework</w:t>
            </w:r>
          </w:p>
        </w:tc>
        <w:tc>
          <w:tcPr>
            <w:tcW w:w="1276" w:type="dxa"/>
          </w:tcPr>
          <w:p w14:paraId="269D12DD" w14:textId="16F37CCC" w:rsidR="00AF4947" w:rsidRDefault="00AF4947" w:rsidP="00566570">
            <w:pPr>
              <w:pStyle w:val="Tabellentext"/>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566570">
            <w:pPr>
              <w:pStyle w:val="Tabellentext"/>
            </w:pPr>
            <w:r>
              <w:t xml:space="preserve">X.12-Converter </w:t>
            </w:r>
          </w:p>
        </w:tc>
        <w:tc>
          <w:tcPr>
            <w:tcW w:w="2835" w:type="dxa"/>
          </w:tcPr>
          <w:p w14:paraId="493DAB7B" w14:textId="23631EEF" w:rsidR="00AF4947" w:rsidRPr="0091658C" w:rsidRDefault="00AF4947" w:rsidP="00566570">
            <w:pPr>
              <w:pStyle w:val="Tabellentext"/>
            </w:pPr>
            <w:r>
              <w:t>Komponente für die Konvertierung von X.12-Dateien</w:t>
            </w:r>
          </w:p>
        </w:tc>
        <w:tc>
          <w:tcPr>
            <w:tcW w:w="2126" w:type="dxa"/>
          </w:tcPr>
          <w:p w14:paraId="5DE87382" w14:textId="77777777" w:rsidR="00AF4947" w:rsidRDefault="00AF4947" w:rsidP="00566570">
            <w:pPr>
              <w:pStyle w:val="Tabellentext"/>
            </w:pPr>
            <w:r>
              <w:t>entwickelt in C++</w:t>
            </w:r>
          </w:p>
          <w:p w14:paraId="39A43CA9" w14:textId="77777777" w:rsidR="00AF4947" w:rsidRPr="0091658C" w:rsidRDefault="00AF4947" w:rsidP="00566570">
            <w:pPr>
              <w:pStyle w:val="Tabellentext"/>
            </w:pPr>
            <w:r>
              <w:t>basiert auf QT-Framework</w:t>
            </w:r>
          </w:p>
        </w:tc>
        <w:tc>
          <w:tcPr>
            <w:tcW w:w="1276" w:type="dxa"/>
          </w:tcPr>
          <w:p w14:paraId="7E2A113B" w14:textId="16076AC4" w:rsidR="00AF4947" w:rsidRDefault="00AF4947" w:rsidP="00566570">
            <w:pPr>
              <w:pStyle w:val="Tabellentext"/>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566570">
            <w:pPr>
              <w:pStyle w:val="Tabellentext"/>
            </w:pPr>
            <w:r>
              <w:t xml:space="preserve">XML-Converter </w:t>
            </w:r>
          </w:p>
        </w:tc>
        <w:tc>
          <w:tcPr>
            <w:tcW w:w="2835" w:type="dxa"/>
          </w:tcPr>
          <w:p w14:paraId="0B78ECDC" w14:textId="2CA68520" w:rsidR="00AF4947" w:rsidRPr="0091658C" w:rsidRDefault="00AF4947" w:rsidP="00566570">
            <w:pPr>
              <w:pStyle w:val="Tabellentext"/>
            </w:pPr>
            <w:r>
              <w:t>Komponente für die Konvertierung von XML-Dateien</w:t>
            </w:r>
          </w:p>
        </w:tc>
        <w:tc>
          <w:tcPr>
            <w:tcW w:w="2126" w:type="dxa"/>
          </w:tcPr>
          <w:p w14:paraId="39236407" w14:textId="77777777" w:rsidR="00AF4947" w:rsidRDefault="00AF4947" w:rsidP="00566570">
            <w:pPr>
              <w:pStyle w:val="Tabellentext"/>
            </w:pPr>
            <w:r>
              <w:t>entwickelt in C++</w:t>
            </w:r>
          </w:p>
          <w:p w14:paraId="1DC12B8C" w14:textId="77777777" w:rsidR="00AF4947" w:rsidRPr="0091658C" w:rsidRDefault="00AF4947" w:rsidP="00566570">
            <w:pPr>
              <w:pStyle w:val="Tabellentext"/>
            </w:pPr>
            <w:r>
              <w:t>basiert auf QT-Framework</w:t>
            </w:r>
          </w:p>
        </w:tc>
        <w:tc>
          <w:tcPr>
            <w:tcW w:w="1276" w:type="dxa"/>
          </w:tcPr>
          <w:p w14:paraId="7D3F2B33" w14:textId="35978DB6" w:rsidR="00AF4947" w:rsidRDefault="00AF4947" w:rsidP="00566570">
            <w:pPr>
              <w:pStyle w:val="Tabellentext"/>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566570">
            <w:pPr>
              <w:pStyle w:val="Tabellentext"/>
            </w:pPr>
            <w:r>
              <w:t>Scheduler</w:t>
            </w:r>
          </w:p>
        </w:tc>
        <w:tc>
          <w:tcPr>
            <w:tcW w:w="2835" w:type="dxa"/>
          </w:tcPr>
          <w:p w14:paraId="3731C0C6" w14:textId="41E895D9" w:rsidR="00AF4947" w:rsidRPr="0091658C" w:rsidRDefault="00AF4947" w:rsidP="00566570">
            <w:pPr>
              <w:pStyle w:val="Tabellentext"/>
            </w:pPr>
            <w:r>
              <w:t>Komponente für die zeitgesteuerte Konvertierung</w:t>
            </w:r>
          </w:p>
        </w:tc>
        <w:tc>
          <w:tcPr>
            <w:tcW w:w="2126" w:type="dxa"/>
          </w:tcPr>
          <w:p w14:paraId="0ABD3789" w14:textId="77777777" w:rsidR="00AF4947" w:rsidRDefault="00AF4947" w:rsidP="00566570">
            <w:pPr>
              <w:pStyle w:val="Tabellentext"/>
            </w:pPr>
            <w:r>
              <w:t>entwickelt in C++</w:t>
            </w:r>
          </w:p>
          <w:p w14:paraId="180840D0" w14:textId="77777777" w:rsidR="00AF4947" w:rsidRPr="0091658C" w:rsidRDefault="00AF4947" w:rsidP="00566570">
            <w:pPr>
              <w:pStyle w:val="Tabellentext"/>
            </w:pPr>
            <w:r>
              <w:t>basiert auf QT-Framework</w:t>
            </w:r>
          </w:p>
        </w:tc>
        <w:tc>
          <w:tcPr>
            <w:tcW w:w="1276" w:type="dxa"/>
          </w:tcPr>
          <w:p w14:paraId="0EC2E0FE" w14:textId="122454EA" w:rsidR="00AF4947" w:rsidRDefault="00AF4947" w:rsidP="00566570">
            <w:pPr>
              <w:pStyle w:val="Tabellentext"/>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566570">
            <w:pPr>
              <w:pStyle w:val="Tabellentext"/>
            </w:pPr>
            <w:r>
              <w:t>Dispatcher</w:t>
            </w:r>
            <w:r w:rsidR="000E5E5D">
              <w:t>-</w:t>
            </w:r>
            <w:r>
              <w:t>Check</w:t>
            </w:r>
            <w:r w:rsidR="000E5E5D">
              <w:t>-</w:t>
            </w:r>
            <w:r>
              <w:t>System</w:t>
            </w:r>
          </w:p>
        </w:tc>
        <w:tc>
          <w:tcPr>
            <w:tcW w:w="2835" w:type="dxa"/>
          </w:tcPr>
          <w:p w14:paraId="1D754FDD" w14:textId="77777777" w:rsidR="00AF4947" w:rsidRPr="0091658C" w:rsidRDefault="00AF4947" w:rsidP="00566570">
            <w:pPr>
              <w:pStyle w:val="Tabellentext"/>
            </w:pPr>
            <w:r>
              <w:t>Komponente für die Systemüberwachung</w:t>
            </w:r>
          </w:p>
        </w:tc>
        <w:tc>
          <w:tcPr>
            <w:tcW w:w="2126" w:type="dxa"/>
          </w:tcPr>
          <w:p w14:paraId="3885830A" w14:textId="77777777" w:rsidR="00AF4947" w:rsidRDefault="00AF4947" w:rsidP="00566570">
            <w:pPr>
              <w:pStyle w:val="Tabellentext"/>
            </w:pPr>
            <w:r>
              <w:t>entwickelt in C++</w:t>
            </w:r>
          </w:p>
          <w:p w14:paraId="7500E17C" w14:textId="77777777" w:rsidR="00AF4947" w:rsidRPr="0091658C" w:rsidRDefault="00AF4947" w:rsidP="00566570">
            <w:pPr>
              <w:pStyle w:val="Tabellentext"/>
            </w:pPr>
            <w:r>
              <w:t>basiert auf QT-Framework</w:t>
            </w:r>
          </w:p>
        </w:tc>
        <w:tc>
          <w:tcPr>
            <w:tcW w:w="1276" w:type="dxa"/>
          </w:tcPr>
          <w:p w14:paraId="1ECE2D51" w14:textId="16DA47AA" w:rsidR="00AF4947" w:rsidRDefault="00AF4947" w:rsidP="00566570">
            <w:pPr>
              <w:pStyle w:val="Tabellentext"/>
            </w:pPr>
          </w:p>
        </w:tc>
      </w:tr>
      <w:tr w:rsidR="0014049A" w:rsidRPr="0091658C" w14:paraId="6A45B52E" w14:textId="77777777" w:rsidTr="0014049A">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gridSpan w:val="2"/>
          </w:tcPr>
          <w:p w14:paraId="0733D381" w14:textId="77777777" w:rsidR="0014049A" w:rsidRDefault="0014049A" w:rsidP="00566570">
            <w:pPr>
              <w:pStyle w:val="Tabellentext"/>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4DD3454B" w:rsidR="00AF4947" w:rsidRPr="0091658C" w:rsidRDefault="00AF4947" w:rsidP="00566570">
            <w:pPr>
              <w:pStyle w:val="Tabellentext"/>
            </w:pPr>
          </w:p>
        </w:tc>
        <w:tc>
          <w:tcPr>
            <w:tcW w:w="1276"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469E3729" w:rsidR="0014049A" w:rsidRDefault="00AC3817" w:rsidP="00AC3817">
      <w:pPr>
        <w:pStyle w:val="Abbildungstitel"/>
      </w:pPr>
      <w:r w:rsidRPr="00AC3817">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6</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2</w:t>
      </w:r>
      <w:r w:rsidR="00C13D24">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56F690C3" w:rsidR="00CC2051" w:rsidRDefault="00CC2051" w:rsidP="00CC2051">
      <w:pPr>
        <w:pStyle w:val="Tabellentitel"/>
      </w:pPr>
      <w:r w:rsidRPr="00CC2051">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p>
    <w:tbl>
      <w:tblPr>
        <w:tblW w:w="8468"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91658C" w14:paraId="06AB1FEE" w14:textId="77777777" w:rsidTr="007C408D">
        <w:tc>
          <w:tcPr>
            <w:tcW w:w="8468" w:type="dxa"/>
            <w:gridSpan w:val="4"/>
          </w:tcPr>
          <w:p w14:paraId="40DAD802" w14:textId="63D76863" w:rsidR="00A20979" w:rsidRPr="0091658C" w:rsidRDefault="00A20979" w:rsidP="002424D1">
            <w:pPr>
              <w:pStyle w:val="Tabellentitel"/>
              <w:rPr>
                <w:rStyle w:val="Grundzfett"/>
                <w:sz w:val="24"/>
                <w:szCs w:val="24"/>
              </w:rPr>
            </w:pPr>
            <w:r>
              <w:rPr>
                <w:rStyle w:val="Grundzfett"/>
                <w:sz w:val="24"/>
                <w:szCs w:val="24"/>
              </w:rPr>
              <w:t>Entwurf / Spezifikation zur Software „Progress Monitor“</w:t>
            </w:r>
          </w:p>
        </w:tc>
      </w:tr>
      <w:tr w:rsidR="00A20979" w:rsidRPr="007C408D" w14:paraId="2C8C3936" w14:textId="77777777" w:rsidTr="007C408D">
        <w:tc>
          <w:tcPr>
            <w:tcW w:w="8468" w:type="dxa"/>
            <w:gridSpan w:val="4"/>
          </w:tcPr>
          <w:p w14:paraId="61F27F4E" w14:textId="77777777" w:rsidR="00A20979" w:rsidRPr="007C408D" w:rsidRDefault="00A20979" w:rsidP="007C408D">
            <w:pPr>
              <w:pStyle w:val="Tabellentext"/>
              <w:rPr>
                <w:rStyle w:val="Grundzfett"/>
              </w:rPr>
            </w:pPr>
            <w:r w:rsidRPr="007C408D">
              <w:rPr>
                <w:rStyle w:val="Grundzfett"/>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91658C" w14:paraId="305E7AE4" w14:textId="77777777" w:rsidTr="007C408D">
        <w:tc>
          <w:tcPr>
            <w:tcW w:w="8468" w:type="dxa"/>
            <w:gridSpan w:val="4"/>
          </w:tcPr>
          <w:p w14:paraId="60DA0C53" w14:textId="322DB418" w:rsidR="00A20979" w:rsidRDefault="005D62A9" w:rsidP="002424D1">
            <w:pPr>
              <w:pStyle w:val="Tabellentitel"/>
              <w:rPr>
                <w:rStyle w:val="Grundzfett"/>
                <w:sz w:val="24"/>
                <w:szCs w:val="24"/>
              </w:rPr>
            </w:pPr>
            <w:r>
              <w:rPr>
                <w:rStyle w:val="Grundzfett"/>
                <w:sz w:val="24"/>
                <w:szCs w:val="24"/>
              </w:rPr>
              <w:t>Software</w:t>
            </w:r>
          </w:p>
        </w:tc>
      </w:tr>
      <w:tr w:rsidR="00A20979" w:rsidRPr="0091658C" w14:paraId="1708699B" w14:textId="77777777" w:rsidTr="007C408D">
        <w:trPr>
          <w:gridAfter w:val="1"/>
          <w:wAfter w:w="33" w:type="dxa"/>
        </w:trPr>
        <w:tc>
          <w:tcPr>
            <w:tcW w:w="497" w:type="dxa"/>
          </w:tcPr>
          <w:p w14:paraId="0729EB94" w14:textId="77777777" w:rsidR="00A20979" w:rsidRPr="0091658C" w:rsidRDefault="00A20979" w:rsidP="002424D1">
            <w:pPr>
              <w:pStyle w:val="Tabellentitel"/>
              <w:rPr>
                <w:rStyle w:val="Grundzfett"/>
                <w:sz w:val="24"/>
                <w:szCs w:val="24"/>
              </w:rPr>
            </w:pPr>
            <w:r>
              <w:rPr>
                <w:rStyle w:val="Grundzfett"/>
                <w:sz w:val="24"/>
                <w:szCs w:val="24"/>
              </w:rPr>
              <w:t>Nr.</w:t>
            </w:r>
          </w:p>
        </w:tc>
        <w:tc>
          <w:tcPr>
            <w:tcW w:w="3827" w:type="dxa"/>
          </w:tcPr>
          <w:p w14:paraId="6E3F4AE1" w14:textId="6F95357C" w:rsidR="00A20979" w:rsidRPr="0091658C" w:rsidRDefault="000020B5" w:rsidP="002424D1">
            <w:pPr>
              <w:pStyle w:val="Tabellentitel"/>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2424D1">
            <w:pPr>
              <w:pStyle w:val="Tabellentitel"/>
              <w:rPr>
                <w:rStyle w:val="Grundzfett"/>
                <w:sz w:val="24"/>
                <w:szCs w:val="24"/>
              </w:rPr>
            </w:pPr>
            <w:r>
              <w:rPr>
                <w:rStyle w:val="Grundzfett"/>
                <w:sz w:val="24"/>
                <w:szCs w:val="24"/>
              </w:rPr>
              <w:t>Anforderung</w:t>
            </w:r>
          </w:p>
        </w:tc>
      </w:tr>
      <w:tr w:rsidR="00A20979" w:rsidRPr="0091658C" w14:paraId="2281585A" w14:textId="77777777" w:rsidTr="007C408D">
        <w:trPr>
          <w:gridAfter w:val="1"/>
          <w:wAfter w:w="33" w:type="dxa"/>
        </w:trPr>
        <w:tc>
          <w:tcPr>
            <w:tcW w:w="497" w:type="dxa"/>
          </w:tcPr>
          <w:p w14:paraId="38C829B7" w14:textId="5BD61836" w:rsidR="00A20979" w:rsidRPr="0091658C" w:rsidRDefault="00A20979" w:rsidP="007C408D">
            <w:pPr>
              <w:pStyle w:val="Tabellentext"/>
              <w:numPr>
                <w:ilvl w:val="0"/>
                <w:numId w:val="50"/>
              </w:numPr>
              <w:ind w:left="152" w:hanging="75"/>
            </w:pPr>
          </w:p>
        </w:tc>
        <w:tc>
          <w:tcPr>
            <w:tcW w:w="3827" w:type="dxa"/>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2424D1">
            <w:pPr>
              <w:pStyle w:val="Tabellentitel"/>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2424D1">
            <w:pPr>
              <w:pStyle w:val="Tabellentitel"/>
              <w:rPr>
                <w:rStyle w:val="Grundzfett"/>
                <w:sz w:val="24"/>
                <w:szCs w:val="24"/>
              </w:rPr>
            </w:pPr>
            <w:r>
              <w:rPr>
                <w:rStyle w:val="Grundzfett"/>
                <w:sz w:val="24"/>
                <w:szCs w:val="24"/>
              </w:rPr>
              <w:t>Nr.</w:t>
            </w:r>
          </w:p>
        </w:tc>
        <w:tc>
          <w:tcPr>
            <w:tcW w:w="3827" w:type="dxa"/>
          </w:tcPr>
          <w:p w14:paraId="44AC3B76" w14:textId="77777777" w:rsidR="002556CB" w:rsidRPr="0091658C" w:rsidRDefault="002556CB" w:rsidP="002424D1">
            <w:pPr>
              <w:pStyle w:val="Tabellentitel"/>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2424D1">
            <w:pPr>
              <w:pStyle w:val="Tabellentitel"/>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7C408D" w:rsidRDefault="002556CB" w:rsidP="007C408D">
            <w:pPr>
              <w:pStyle w:val="Tabellentext"/>
              <w:numPr>
                <w:ilvl w:val="0"/>
                <w:numId w:val="50"/>
              </w:numPr>
              <w:ind w:left="152" w:hanging="75"/>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77777777" w:rsidR="00887903" w:rsidRPr="007C408D" w:rsidRDefault="00031B99" w:rsidP="007C408D">
            <w:pPr>
              <w:pStyle w:val="Tabellentext"/>
            </w:pPr>
            <w:r w:rsidRPr="007C408D">
              <w:t xml:space="preserve">Nutzung einer gemeinsamen Datenbasis für den EDIFACT-Konverter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887903">
        <w:tc>
          <w:tcPr>
            <w:tcW w:w="781" w:type="dxa"/>
          </w:tcPr>
          <w:p w14:paraId="29A3E628" w14:textId="7CD40D4E" w:rsidR="009104C4" w:rsidRPr="007C408D" w:rsidRDefault="009104C4" w:rsidP="007C408D">
            <w:pPr>
              <w:pStyle w:val="Tabellentext"/>
              <w:numPr>
                <w:ilvl w:val="0"/>
                <w:numId w:val="50"/>
              </w:numPr>
              <w:ind w:left="152" w:hanging="75"/>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887903">
        <w:tc>
          <w:tcPr>
            <w:tcW w:w="781" w:type="dxa"/>
          </w:tcPr>
          <w:p w14:paraId="799FAD84" w14:textId="6E0F5814" w:rsidR="003302CB" w:rsidRPr="007C408D" w:rsidRDefault="003302CB" w:rsidP="007C408D">
            <w:pPr>
              <w:pStyle w:val="Tabellentext"/>
              <w:numPr>
                <w:ilvl w:val="0"/>
                <w:numId w:val="50"/>
              </w:numPr>
              <w:ind w:left="152" w:hanging="75"/>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602AA14D" w:rsidR="003302CB" w:rsidRPr="007C408D" w:rsidRDefault="003302CB" w:rsidP="007C408D">
            <w:pPr>
              <w:pStyle w:val="Tabellentext"/>
            </w:pPr>
            <w:r w:rsidRPr="007C408D">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7C408D" w:rsidRDefault="003302CB" w:rsidP="007C408D">
            <w:pPr>
              <w:pStyle w:val="Tabellentext"/>
              <w:numPr>
                <w:ilvl w:val="0"/>
                <w:numId w:val="50"/>
              </w:numPr>
              <w:ind w:left="152" w:hanging="75"/>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7C408D" w:rsidRDefault="003302CB" w:rsidP="007C408D">
            <w:pPr>
              <w:pStyle w:val="Tabellentext"/>
              <w:numPr>
                <w:ilvl w:val="0"/>
                <w:numId w:val="50"/>
              </w:numPr>
              <w:ind w:left="152" w:hanging="75"/>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7C408D" w:rsidRDefault="003302CB" w:rsidP="007C408D">
            <w:pPr>
              <w:pStyle w:val="Tabellentext"/>
              <w:numPr>
                <w:ilvl w:val="0"/>
                <w:numId w:val="50"/>
              </w:numPr>
              <w:ind w:left="152" w:hanging="75"/>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887903">
        <w:tc>
          <w:tcPr>
            <w:tcW w:w="781" w:type="dxa"/>
          </w:tcPr>
          <w:p w14:paraId="1AAADFAB" w14:textId="011B03B0" w:rsidR="003302CB" w:rsidRPr="007C408D" w:rsidRDefault="003302CB" w:rsidP="007C408D">
            <w:pPr>
              <w:pStyle w:val="Tabellentext"/>
              <w:numPr>
                <w:ilvl w:val="0"/>
                <w:numId w:val="50"/>
              </w:numPr>
              <w:ind w:left="152" w:hanging="75"/>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887903">
        <w:tc>
          <w:tcPr>
            <w:tcW w:w="781" w:type="dxa"/>
          </w:tcPr>
          <w:p w14:paraId="6DD7EE4A" w14:textId="04691B82" w:rsidR="003302CB" w:rsidRPr="007C408D" w:rsidRDefault="003302CB" w:rsidP="007C408D">
            <w:pPr>
              <w:pStyle w:val="Tabellentext"/>
              <w:numPr>
                <w:ilvl w:val="0"/>
                <w:numId w:val="50"/>
              </w:numPr>
              <w:ind w:left="152" w:hanging="75"/>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887903">
        <w:tc>
          <w:tcPr>
            <w:tcW w:w="781" w:type="dxa"/>
          </w:tcPr>
          <w:p w14:paraId="7544652B" w14:textId="4F50EFEB" w:rsidR="003302CB" w:rsidRPr="007C408D" w:rsidRDefault="003302CB" w:rsidP="007C408D">
            <w:pPr>
              <w:pStyle w:val="Tabellentext"/>
              <w:numPr>
                <w:ilvl w:val="0"/>
                <w:numId w:val="50"/>
              </w:numPr>
              <w:ind w:left="152" w:hanging="75"/>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574E2C">
        <w:tc>
          <w:tcPr>
            <w:tcW w:w="781" w:type="dxa"/>
          </w:tcPr>
          <w:p w14:paraId="2DE90A50" w14:textId="77777777" w:rsidR="00547D08" w:rsidRPr="007C408D" w:rsidRDefault="00547D08" w:rsidP="007C408D">
            <w:pPr>
              <w:pStyle w:val="Tabellentext"/>
              <w:numPr>
                <w:ilvl w:val="0"/>
                <w:numId w:val="50"/>
              </w:numPr>
              <w:ind w:left="152" w:hanging="75"/>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574E2C">
        <w:tc>
          <w:tcPr>
            <w:tcW w:w="781" w:type="dxa"/>
          </w:tcPr>
          <w:p w14:paraId="7EE65951" w14:textId="77777777" w:rsidR="00507C3C" w:rsidRPr="007C408D" w:rsidRDefault="00507C3C" w:rsidP="007C408D">
            <w:pPr>
              <w:pStyle w:val="Tabellentext"/>
              <w:numPr>
                <w:ilvl w:val="0"/>
                <w:numId w:val="50"/>
              </w:numPr>
              <w:ind w:left="152" w:hanging="75"/>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574E2C">
        <w:tc>
          <w:tcPr>
            <w:tcW w:w="781" w:type="dxa"/>
          </w:tcPr>
          <w:p w14:paraId="26BFA9C6" w14:textId="77777777" w:rsidR="008153F9" w:rsidRPr="0091658C" w:rsidRDefault="008153F9" w:rsidP="007C408D">
            <w:pPr>
              <w:pStyle w:val="Tabellentext"/>
              <w:numPr>
                <w:ilvl w:val="0"/>
                <w:numId w:val="50"/>
              </w:numPr>
              <w:ind w:left="152" w:hanging="75"/>
              <w:rPr>
                <w:sz w:val="24"/>
                <w:szCs w:val="24"/>
              </w:rPr>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2424D1">
            <w:pPr>
              <w:pStyle w:val="Tabellentitel"/>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2424D1">
            <w:pPr>
              <w:pStyle w:val="Tabellentitel"/>
              <w:rPr>
                <w:rStyle w:val="Grundzfett"/>
                <w:sz w:val="24"/>
                <w:szCs w:val="24"/>
              </w:rPr>
            </w:pPr>
            <w:r>
              <w:rPr>
                <w:rStyle w:val="Grundzfett"/>
                <w:sz w:val="24"/>
                <w:szCs w:val="24"/>
              </w:rPr>
              <w:t>Nr.</w:t>
            </w:r>
          </w:p>
        </w:tc>
        <w:tc>
          <w:tcPr>
            <w:tcW w:w="3827" w:type="dxa"/>
          </w:tcPr>
          <w:p w14:paraId="5ACFA19F" w14:textId="77777777" w:rsidR="00B5048B" w:rsidRPr="0091658C" w:rsidRDefault="00B5048B" w:rsidP="002424D1">
            <w:pPr>
              <w:pStyle w:val="Tabellentitel"/>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2424D1">
            <w:pPr>
              <w:pStyle w:val="Tabellentitel"/>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BF2976" w:rsidRDefault="003D1BD1" w:rsidP="00BF2976">
            <w:pPr>
              <w:pStyle w:val="Tabellentext"/>
              <w:numPr>
                <w:ilvl w:val="0"/>
                <w:numId w:val="50"/>
              </w:numPr>
              <w:ind w:left="152" w:hanging="75"/>
              <w:rPr>
                <w:sz w:val="24"/>
                <w:szCs w:val="24"/>
              </w:rPr>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574E2C">
        <w:tc>
          <w:tcPr>
            <w:tcW w:w="781" w:type="dxa"/>
          </w:tcPr>
          <w:p w14:paraId="240CF5D7" w14:textId="77777777" w:rsidR="00CC2051" w:rsidRPr="00BF2976" w:rsidRDefault="00CC2051" w:rsidP="00BF2976">
            <w:pPr>
              <w:pStyle w:val="Tabellentext"/>
              <w:numPr>
                <w:ilvl w:val="0"/>
                <w:numId w:val="50"/>
              </w:numPr>
              <w:ind w:left="152" w:hanging="75"/>
              <w:rPr>
                <w:sz w:val="24"/>
                <w:szCs w:val="24"/>
              </w:rPr>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574E2C">
        <w:tc>
          <w:tcPr>
            <w:tcW w:w="781" w:type="dxa"/>
          </w:tcPr>
          <w:p w14:paraId="574790B1" w14:textId="77777777" w:rsidR="002A7760" w:rsidRPr="00BF2976" w:rsidRDefault="002A7760" w:rsidP="00BF2976">
            <w:pPr>
              <w:pStyle w:val="Tabellentext"/>
              <w:numPr>
                <w:ilvl w:val="0"/>
                <w:numId w:val="50"/>
              </w:numPr>
              <w:ind w:left="152" w:hanging="75"/>
              <w:rPr>
                <w:sz w:val="24"/>
                <w:szCs w:val="24"/>
              </w:rPr>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574E2C">
        <w:tc>
          <w:tcPr>
            <w:tcW w:w="781" w:type="dxa"/>
          </w:tcPr>
          <w:p w14:paraId="2C63A7C1" w14:textId="77777777" w:rsidR="00611CB5" w:rsidRPr="00BF2976" w:rsidRDefault="00611CB5" w:rsidP="00BF2976">
            <w:pPr>
              <w:pStyle w:val="Tabellentext"/>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91658C" w14:paraId="465583CD" w14:textId="77777777" w:rsidTr="00E421D4">
        <w:tc>
          <w:tcPr>
            <w:tcW w:w="8435" w:type="dxa"/>
            <w:gridSpan w:val="3"/>
          </w:tcPr>
          <w:p w14:paraId="0E17E915" w14:textId="77777777" w:rsidR="00BF2976" w:rsidRPr="00BF2976" w:rsidRDefault="00BF2976" w:rsidP="00BF2976">
            <w:pPr>
              <w:pStyle w:val="Tabellentext"/>
              <w:rPr>
                <w:rStyle w:val="Grundzfett"/>
                <w:b w:val="0"/>
              </w:rPr>
            </w:pPr>
            <w:r w:rsidRPr="00BF2976">
              <w:rPr>
                <w:rStyle w:val="Grundzfett"/>
                <w:b w:val="0"/>
              </w:rPr>
              <w:lastRenderedPageBreak/>
              <w:t>Softwareentwicklung</w:t>
            </w:r>
          </w:p>
        </w:tc>
      </w:tr>
      <w:tr w:rsidR="00BF2976" w:rsidRPr="0091658C" w14:paraId="427D0FC9" w14:textId="77777777" w:rsidTr="00E421D4">
        <w:tc>
          <w:tcPr>
            <w:tcW w:w="781" w:type="dxa"/>
          </w:tcPr>
          <w:p w14:paraId="59AE19A7" w14:textId="77777777" w:rsidR="00BF2976" w:rsidRPr="00BF2976" w:rsidRDefault="00BF2976" w:rsidP="00BF2976">
            <w:pPr>
              <w:pStyle w:val="Tabellentext"/>
              <w:rPr>
                <w:rStyle w:val="Grundzfett"/>
                <w:b w:val="0"/>
              </w:rPr>
            </w:pPr>
            <w:r w:rsidRPr="00BF2976">
              <w:rPr>
                <w:rStyle w:val="Grundzfett"/>
                <w:b w:val="0"/>
              </w:rPr>
              <w:t>Nr.</w:t>
            </w:r>
          </w:p>
        </w:tc>
        <w:tc>
          <w:tcPr>
            <w:tcW w:w="3827" w:type="dxa"/>
          </w:tcPr>
          <w:p w14:paraId="071AEEC4" w14:textId="77777777" w:rsidR="00BF2976" w:rsidRPr="00BF2976" w:rsidRDefault="00BF2976" w:rsidP="00BF2976">
            <w:pPr>
              <w:pStyle w:val="Tabellentext"/>
              <w:rPr>
                <w:rStyle w:val="Grundzfett"/>
                <w:b w:val="0"/>
              </w:rPr>
            </w:pPr>
            <w:r w:rsidRPr="00BF2976">
              <w:rPr>
                <w:rStyle w:val="Grundzfett"/>
                <w:b w:val="0"/>
              </w:rPr>
              <w:t>Spezifikation</w:t>
            </w:r>
          </w:p>
        </w:tc>
        <w:tc>
          <w:tcPr>
            <w:tcW w:w="3827" w:type="dxa"/>
          </w:tcPr>
          <w:p w14:paraId="2F46998A" w14:textId="77777777" w:rsidR="00BF2976" w:rsidRPr="00BF2976" w:rsidRDefault="00BF2976" w:rsidP="00BF2976">
            <w:pPr>
              <w:pStyle w:val="Tabellentext"/>
              <w:rPr>
                <w:rStyle w:val="Grundzfett"/>
                <w:b w:val="0"/>
              </w:rPr>
            </w:pPr>
            <w:r w:rsidRPr="00BF2976">
              <w:rPr>
                <w:rStyle w:val="Grundzfett"/>
                <w:b w:val="0"/>
              </w:rPr>
              <w:t>Anforderung</w:t>
            </w:r>
          </w:p>
        </w:tc>
      </w:tr>
      <w:tr w:rsidR="006611C0" w:rsidRPr="0091658C" w14:paraId="42E8CA8C" w14:textId="77777777" w:rsidTr="00574E2C">
        <w:tc>
          <w:tcPr>
            <w:tcW w:w="781" w:type="dxa"/>
          </w:tcPr>
          <w:p w14:paraId="6CE7C153" w14:textId="77777777" w:rsidR="006611C0" w:rsidRPr="00BF2976" w:rsidRDefault="006611C0" w:rsidP="00BF2976">
            <w:pPr>
              <w:pStyle w:val="Tabellentext"/>
              <w:numPr>
                <w:ilvl w:val="0"/>
                <w:numId w:val="50"/>
              </w:numPr>
              <w:ind w:left="152" w:hanging="75"/>
              <w:rPr>
                <w:sz w:val="24"/>
                <w:szCs w:val="24"/>
              </w:rPr>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574E2C">
        <w:tc>
          <w:tcPr>
            <w:tcW w:w="781" w:type="dxa"/>
          </w:tcPr>
          <w:p w14:paraId="5C422F70" w14:textId="77777777" w:rsidR="00156BDF" w:rsidRPr="00BF2976" w:rsidRDefault="00156BDF" w:rsidP="00BF2976">
            <w:pPr>
              <w:pStyle w:val="Tabellentext"/>
              <w:numPr>
                <w:ilvl w:val="0"/>
                <w:numId w:val="50"/>
              </w:numPr>
              <w:ind w:left="152" w:hanging="75"/>
              <w:rPr>
                <w:sz w:val="24"/>
                <w:szCs w:val="24"/>
              </w:rPr>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574E2C">
        <w:tc>
          <w:tcPr>
            <w:tcW w:w="781" w:type="dxa"/>
          </w:tcPr>
          <w:p w14:paraId="74313200" w14:textId="77777777" w:rsidR="0027596D" w:rsidRPr="00BF2976" w:rsidRDefault="0027596D" w:rsidP="00BF2976">
            <w:pPr>
              <w:pStyle w:val="Tabellentext"/>
              <w:numPr>
                <w:ilvl w:val="0"/>
                <w:numId w:val="50"/>
              </w:numPr>
              <w:ind w:left="152" w:hanging="75"/>
              <w:rPr>
                <w:sz w:val="24"/>
                <w:szCs w:val="24"/>
              </w:rPr>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E04BE7">
        <w:rPr>
          <w:szCs w:val="24"/>
        </w:rPr>
        <w:t xml:space="preserve"> </w:t>
      </w:r>
      <w:r w:rsidR="00E04BE7">
        <w:t xml:space="preserve"> 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r>
        <w:lastRenderedPageBreak/>
        <w:t>Test</w:t>
      </w:r>
    </w:p>
    <w:p w14:paraId="7C126780" w14:textId="2AA783E2" w:rsidR="005570DD" w:rsidRDefault="005570DD" w:rsidP="00F07E5B">
      <w:pPr>
        <w:pStyle w:val="Grundtext"/>
      </w:pPr>
      <w:r>
        <w:t xml:space="preserve">Vor der Beschreibung zur Durchführung der Tests soll die Frage nach dem Zweck von Software-Tests beantwortet werden.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fldChar w:fldCharType="separate"/>
      </w:r>
      <w:r w:rsidR="00E06704" w:rsidRPr="00E06704">
        <w:rPr>
          <w:szCs w:val="24"/>
        </w:rPr>
        <w:t>(Vgl. Frühauf et al., (2007), S. 14, 29)</w:t>
      </w:r>
      <w:r>
        <w:fldChar w:fldCharType="end"/>
      </w:r>
      <w:r>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02390423" w:rsidR="003D1CA7" w:rsidRDefault="00315E59" w:rsidP="00315E59">
      <w:pPr>
        <w:pStyle w:val="Abbildungstitel"/>
      </w:pPr>
      <w:r w:rsidRPr="00315E59">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1</w:t>
      </w:r>
      <w:r w:rsidR="00C13D24">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584E0E47" w:rsidR="00B213A6" w:rsidRDefault="00BC3ECE" w:rsidP="00BC3ECE">
      <w:pPr>
        <w:pStyle w:val="Abbildungstitel"/>
      </w:pPr>
      <w:r w:rsidRPr="00BC3ECE">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2</w:t>
      </w:r>
      <w:r w:rsidR="00C13D24">
        <w:rPr>
          <w:rStyle w:val="Grundzfett"/>
        </w:rPr>
        <w:fldChar w:fldCharType="end"/>
      </w:r>
      <w:r w:rsidRPr="00BC3ECE">
        <w:rPr>
          <w:rStyle w:val="Grundzfett"/>
        </w:rPr>
        <w:t>:</w:t>
      </w:r>
      <w:r>
        <w:t xml:space="preserve"> </w:t>
      </w:r>
      <w:r w:rsidRPr="00BC3ECE">
        <w:t>Die vier Prüfebenen des Software-Tests</w:t>
      </w:r>
    </w:p>
    <w:p w14:paraId="6F30AF12" w14:textId="77777777" w:rsidR="000D0D15" w:rsidRDefault="000D0D15" w:rsidP="00F07E5B">
      <w:pPr>
        <w:pStyle w:val="Grundtext"/>
      </w:pPr>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37A446F6"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066CA22"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t>
      </w:r>
      <w:r w:rsidR="00B63E25">
        <w:t xml:space="preserve">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ist nachvollziehbar </w:t>
      </w:r>
      <w:r w:rsidR="00E06704">
        <w:fldChar w:fldCharType="begin"/>
      </w:r>
      <w:r w:rsidR="00E06704">
        <w:instrText xml:space="preserve"> ADDIN ZOTERO_ITEM CSL_CITATION {"citationID":"IzJlHYT3","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rsidR="00E06704">
        <w:fldChar w:fldCharType="separate"/>
      </w:r>
      <w:r w:rsidR="00E06704" w:rsidRPr="00E06704">
        <w:rPr>
          <w:szCs w:val="24"/>
        </w:rPr>
        <w:t>(Vgl. Frühauf et al., (2007), S. 36)</w:t>
      </w:r>
      <w:r w:rsidR="00E06704">
        <w:fldChar w:fldCharType="end"/>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0A8510FD" w:rsidR="00E969A7" w:rsidRDefault="00E969A7" w:rsidP="00E969A7">
      <w:pPr>
        <w:pStyle w:val="Abbildungstitel"/>
      </w:pPr>
      <w:r w:rsidRPr="00E969A7">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3</w:t>
      </w:r>
      <w:r w:rsidR="00C13D24">
        <w:rPr>
          <w:rStyle w:val="Grundzfett"/>
        </w:rPr>
        <w:fldChar w:fldCharType="end"/>
      </w:r>
      <w:r w:rsidRPr="00E969A7">
        <w:rPr>
          <w:rStyle w:val="Grundzfett"/>
        </w:rPr>
        <w:t>:</w:t>
      </w:r>
      <w:r>
        <w:t xml:space="preserve"> Schematischer Testablauf</w:t>
      </w:r>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4E203C">
      <w:pPr>
        <w:pStyle w:val="Zwberschr1"/>
      </w:pPr>
      <w:r w:rsidRPr="00EC7B19">
        <w:t>Testvorbereitung</w:t>
      </w:r>
    </w:p>
    <w:p w14:paraId="6A505D35" w14:textId="211AE8D2" w:rsidR="009534DD"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w:t>
      </w:r>
      <w:r w:rsidR="009534DD">
        <w:t>in der Testvorschrift</w:t>
      </w:r>
      <w:r w:rsidR="009534DD">
        <w:t xml:space="preserve"> dokumentiert</w:t>
      </w:r>
      <w:r w:rsidR="009534DD">
        <w:t>. Die</w:t>
      </w:r>
      <w:r w:rsidR="009534DD">
        <w:t>se</w:t>
      </w:r>
      <w:r w:rsidR="009534DD">
        <w:t xml:space="preserve"> beschreibt die Spezifikation der Testfälle, die Reihenfolge, in der die Test auszuführen sind und das Vorgehen bei der Testausführung </w:t>
      </w:r>
      <w:r w:rsidR="009534DD">
        <w:fldChar w:fldCharType="begin"/>
      </w:r>
      <w:r w:rsidR="009534DD">
        <w:instrText xml:space="preserve"> ADDIN ZOTERO_ITEM CSL_CITATION {"citationID":"zv9E86co","properties":{"formattedCitation":"(Vgl. Fr\\uc0\\u252{}hauf et al., (2007), S. 38 ff.)","plainCitation":"(Vgl. Frühauf et al., (2007), S. 38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ff.","label":"page"}],"schema":"https://github.com/citation-style-language/schema/raw/master/csl-citation.json"} </w:instrText>
      </w:r>
      <w:r w:rsidR="009534DD">
        <w:fldChar w:fldCharType="separate"/>
      </w:r>
      <w:r w:rsidR="009534DD" w:rsidRPr="00E06704">
        <w:rPr>
          <w:szCs w:val="24"/>
        </w:rPr>
        <w:t>(Vgl. Frühauf et al., (2007), S. 38 ff.)</w:t>
      </w:r>
      <w:r w:rsidR="009534DD">
        <w:fldChar w:fldCharType="end"/>
      </w:r>
      <w:r w:rsidR="009534DD">
        <w:t xml:space="preserve">. </w:t>
      </w:r>
    </w:p>
    <w:p w14:paraId="3A127487" w14:textId="5DA2238F" w:rsidR="008D6A9C" w:rsidRDefault="009534DD" w:rsidP="009534DD">
      <w:pPr>
        <w:pStyle w:val="Grundtext"/>
      </w:pPr>
      <w:r>
        <w:t xml:space="preserve">Aus der Testvorschrift ergaben sich die gemäß </w:t>
      </w:r>
      <w:r w:rsidR="00F466B9">
        <w:t>der Anforderungen aus der Anforderungsanalyse spezifiziert</w:t>
      </w:r>
      <w:r>
        <w:t>en Testfälle</w:t>
      </w:r>
      <w:r w:rsidR="00F466B9">
        <w:t xml:space="preserve">. </w:t>
      </w:r>
      <w:r w:rsidR="00607896">
        <w:t>Das Ziel war</w:t>
      </w:r>
      <w:r w:rsidR="004E203C">
        <w:t xml:space="preserve"> es,</w:t>
      </w:r>
      <w:r w:rsidR="00607896">
        <w:t xml:space="preserve"> mit einer kleinen Anzahl von Testfällen möglichst viel Fehler zu erkennen. Ein Testfall wird durch den Anfangszustand, der Umgebung, der Werte alle Eingabedaten</w:t>
      </w:r>
      <w:r w:rsidR="000B2432">
        <w:t xml:space="preserve"> und die Ausgabedaten beschrieben </w:t>
      </w:r>
      <w:r w:rsidR="000B2432">
        <w:fldChar w:fldCharType="begin"/>
      </w:r>
      <w:r w:rsidR="00E06704">
        <w:instrText xml:space="preserve"> ADDIN ZOTERO_ITEM CSL_CITATION {"citationID":"kMIxjPGo","properties":{"formattedCitation":"(Vgl. Fr\\uc0\\u252{}hauf et al., (2007), S. 38)","plainCitation":"(Vgl. Frühauf et al., (2007), S. 38)","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label":"page"}],"schema":"https://github.com/citation-style-language/schema/raw/master/csl-citation.json"} </w:instrText>
      </w:r>
      <w:r w:rsidR="000B2432">
        <w:fldChar w:fldCharType="separate"/>
      </w:r>
      <w:r w:rsidR="00E06704" w:rsidRPr="00E06704">
        <w:rPr>
          <w:szCs w:val="24"/>
        </w:rPr>
        <w:t>(Vgl. Frühauf et al., (2007), S. 38)</w:t>
      </w:r>
      <w:r w:rsidR="000B2432">
        <w:fldChar w:fldCharType="end"/>
      </w:r>
      <w:r w:rsidR="008D6A9C">
        <w:t xml:space="preserve">. </w:t>
      </w:r>
    </w:p>
    <w:p w14:paraId="64C5C09A" w14:textId="77777777" w:rsidR="009534DD" w:rsidRDefault="009534DD">
      <w:pPr>
        <w:rPr>
          <w:szCs w:val="20"/>
        </w:rPr>
      </w:pPr>
      <w:r>
        <w:br w:type="page"/>
      </w:r>
    </w:p>
    <w:p w14:paraId="10D36832" w14:textId="77777777" w:rsidR="00F26B58" w:rsidRDefault="009534DD" w:rsidP="00B32E5F">
      <w:pPr>
        <w:pStyle w:val="Grundtext"/>
      </w:pPr>
      <w:r>
        <w:lastRenderedPageBreak/>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F26B58">
        <w:t>in der folgenden Tabelle genannten Programme installiert.</w:t>
      </w:r>
    </w:p>
    <w:p w14:paraId="20B6FED2" w14:textId="221A5B73" w:rsidR="0064466C" w:rsidRDefault="0064466C" w:rsidP="00951AFD">
      <w:pPr>
        <w:pStyle w:val="Tabellentitel"/>
      </w:pPr>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p>
    <w:tbl>
      <w:tblPr>
        <w:tblW w:w="8860"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91658C" w14:paraId="02803DA5" w14:textId="77777777" w:rsidTr="002962D2">
        <w:tc>
          <w:tcPr>
            <w:tcW w:w="497" w:type="dxa"/>
          </w:tcPr>
          <w:p w14:paraId="51F7B852" w14:textId="77777777" w:rsidR="002962D2" w:rsidRPr="0091658C" w:rsidRDefault="002962D2" w:rsidP="00E421D4">
            <w:pPr>
              <w:pStyle w:val="Tabellentext"/>
              <w:rPr>
                <w:rStyle w:val="Grundzfett"/>
                <w:sz w:val="24"/>
                <w:szCs w:val="24"/>
              </w:rPr>
            </w:pPr>
            <w:r>
              <w:rPr>
                <w:rStyle w:val="Grundzfett"/>
                <w:sz w:val="24"/>
                <w:szCs w:val="24"/>
              </w:rPr>
              <w:t>Nr.</w:t>
            </w:r>
          </w:p>
        </w:tc>
        <w:tc>
          <w:tcPr>
            <w:tcW w:w="1985" w:type="dxa"/>
          </w:tcPr>
          <w:p w14:paraId="2766F32A" w14:textId="5AF6F5EE" w:rsidR="002962D2" w:rsidRPr="0091658C" w:rsidRDefault="002962D2" w:rsidP="00E421D4">
            <w:pPr>
              <w:pStyle w:val="Tabellentext"/>
              <w:rPr>
                <w:rStyle w:val="Grundzfett"/>
                <w:sz w:val="24"/>
                <w:szCs w:val="24"/>
              </w:rPr>
            </w:pPr>
            <w:r>
              <w:rPr>
                <w:rStyle w:val="Grundzfett"/>
                <w:sz w:val="24"/>
                <w:szCs w:val="24"/>
              </w:rPr>
              <w:t>Programm</w:t>
            </w:r>
          </w:p>
        </w:tc>
        <w:tc>
          <w:tcPr>
            <w:tcW w:w="2551" w:type="dxa"/>
          </w:tcPr>
          <w:p w14:paraId="412C8146" w14:textId="029A10B9" w:rsidR="002962D2" w:rsidRDefault="002962D2" w:rsidP="00E421D4">
            <w:pPr>
              <w:pStyle w:val="Tabellentext"/>
              <w:rPr>
                <w:rStyle w:val="Grundzfett"/>
                <w:sz w:val="24"/>
                <w:szCs w:val="24"/>
              </w:rPr>
            </w:pPr>
            <w:r>
              <w:rPr>
                <w:rStyle w:val="Grundzfett"/>
                <w:sz w:val="24"/>
                <w:szCs w:val="24"/>
              </w:rPr>
              <w:t>Version</w:t>
            </w:r>
          </w:p>
        </w:tc>
        <w:tc>
          <w:tcPr>
            <w:tcW w:w="3827" w:type="dxa"/>
          </w:tcPr>
          <w:p w14:paraId="338B4FC6" w14:textId="44FF9E74" w:rsidR="002962D2" w:rsidRPr="0091658C" w:rsidRDefault="002962D2" w:rsidP="00E421D4">
            <w:pPr>
              <w:pStyle w:val="Tabellentext"/>
              <w:rPr>
                <w:rStyle w:val="Grundzfett"/>
                <w:sz w:val="24"/>
                <w:szCs w:val="24"/>
              </w:rPr>
            </w:pPr>
            <w:r>
              <w:rPr>
                <w:rStyle w:val="Grundzfett"/>
                <w:sz w:val="24"/>
                <w:szCs w:val="24"/>
              </w:rPr>
              <w:t>Zweck</w:t>
            </w:r>
          </w:p>
        </w:tc>
      </w:tr>
      <w:tr w:rsidR="002962D2" w:rsidRPr="0091658C" w14:paraId="0546B786" w14:textId="77777777" w:rsidTr="002962D2">
        <w:tc>
          <w:tcPr>
            <w:tcW w:w="497" w:type="dxa"/>
          </w:tcPr>
          <w:p w14:paraId="0CC986D6" w14:textId="77777777" w:rsidR="002962D2" w:rsidRPr="002962D2" w:rsidRDefault="002962D2" w:rsidP="002962D2">
            <w:pPr>
              <w:pStyle w:val="Tabellentext"/>
              <w:numPr>
                <w:ilvl w:val="0"/>
                <w:numId w:val="4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810163" w:rsidRPr="0091658C" w14:paraId="08846619" w14:textId="77777777" w:rsidTr="00E421D4">
        <w:tc>
          <w:tcPr>
            <w:tcW w:w="497" w:type="dxa"/>
          </w:tcPr>
          <w:p w14:paraId="24BA73BE" w14:textId="77777777" w:rsidR="00810163" w:rsidRPr="002962D2" w:rsidRDefault="00810163" w:rsidP="00810163">
            <w:pPr>
              <w:pStyle w:val="Tabellentext"/>
              <w:numPr>
                <w:ilvl w:val="0"/>
                <w:numId w:val="49"/>
              </w:numPr>
              <w:ind w:left="152" w:hanging="75"/>
            </w:pPr>
          </w:p>
        </w:tc>
        <w:tc>
          <w:tcPr>
            <w:tcW w:w="1985" w:type="dxa"/>
          </w:tcPr>
          <w:p w14:paraId="1FF7014A" w14:textId="18169724" w:rsidR="00810163" w:rsidRPr="002962D2" w:rsidRDefault="00810163" w:rsidP="00E421D4">
            <w:pPr>
              <w:pStyle w:val="Tabellentext"/>
            </w:pPr>
            <w:r w:rsidRPr="002D077A">
              <w:rPr>
                <w:rStyle w:val="GrundzkeineSprache"/>
              </w:rPr>
              <w:t>MySQL</w:t>
            </w:r>
          </w:p>
        </w:tc>
        <w:tc>
          <w:tcPr>
            <w:tcW w:w="2551" w:type="dxa"/>
          </w:tcPr>
          <w:p w14:paraId="61F92F60" w14:textId="2EFFB592" w:rsidR="00810163" w:rsidRPr="002962D2" w:rsidRDefault="0065189B" w:rsidP="00E421D4">
            <w:pPr>
              <w:pStyle w:val="Tabellentext"/>
            </w:pPr>
            <w:r w:rsidRPr="007C408D">
              <w:t>Version 5.0.45-community-nt</w:t>
            </w:r>
          </w:p>
        </w:tc>
        <w:tc>
          <w:tcPr>
            <w:tcW w:w="3827" w:type="dxa"/>
          </w:tcPr>
          <w:p w14:paraId="7595A268" w14:textId="237AFE0D" w:rsidR="00810163" w:rsidRPr="002962D2" w:rsidRDefault="00810163" w:rsidP="00E421D4">
            <w:pPr>
              <w:pStyle w:val="Tabellentext"/>
            </w:pPr>
            <w:r w:rsidRPr="002D077A">
              <w:rPr>
                <w:rStyle w:val="GrundzkeineSprache"/>
              </w:rPr>
              <w:t>RDBMS für die Software</w:t>
            </w:r>
          </w:p>
        </w:tc>
      </w:tr>
      <w:tr w:rsidR="00810163" w:rsidRPr="0091658C" w14:paraId="38C1A72D" w14:textId="77777777" w:rsidTr="00E421D4">
        <w:tc>
          <w:tcPr>
            <w:tcW w:w="497" w:type="dxa"/>
          </w:tcPr>
          <w:p w14:paraId="55E1173D" w14:textId="77777777" w:rsidR="00810163" w:rsidRPr="002962D2" w:rsidRDefault="00810163" w:rsidP="00810163">
            <w:pPr>
              <w:pStyle w:val="Tabellentext"/>
              <w:numPr>
                <w:ilvl w:val="0"/>
                <w:numId w:val="49"/>
              </w:numPr>
              <w:ind w:left="152" w:hanging="75"/>
            </w:pPr>
          </w:p>
        </w:tc>
        <w:tc>
          <w:tcPr>
            <w:tcW w:w="1985" w:type="dxa"/>
          </w:tcPr>
          <w:p w14:paraId="37456750" w14:textId="16FB2C7A" w:rsidR="00810163" w:rsidRPr="002962D2" w:rsidRDefault="00810163" w:rsidP="00E421D4">
            <w:pPr>
              <w:pStyle w:val="Tabellentext"/>
            </w:pPr>
            <w:r>
              <w:rPr>
                <w:rStyle w:val="GrundzkeineSprache"/>
                <w:noProof w:val="0"/>
              </w:rPr>
              <w:t>Java</w:t>
            </w:r>
          </w:p>
        </w:tc>
        <w:tc>
          <w:tcPr>
            <w:tcW w:w="2551" w:type="dxa"/>
          </w:tcPr>
          <w:p w14:paraId="7C992DF8" w14:textId="2448C3B4" w:rsidR="00810163" w:rsidRPr="002962D2" w:rsidRDefault="00810163" w:rsidP="00E421D4">
            <w:pPr>
              <w:pStyle w:val="Tabellentext"/>
            </w:pPr>
            <w:r>
              <w:t>8.0</w:t>
            </w:r>
          </w:p>
        </w:tc>
        <w:tc>
          <w:tcPr>
            <w:tcW w:w="3827" w:type="dxa"/>
          </w:tcPr>
          <w:p w14:paraId="68FFCF54" w14:textId="6A5F077D" w:rsidR="00810163" w:rsidRPr="002962D2" w:rsidRDefault="0065189B" w:rsidP="00E421D4">
            <w:pPr>
              <w:pStyle w:val="Tabellentext"/>
            </w:pPr>
            <w:r>
              <w:t>Bereitstellen des JDK und der JRE</w:t>
            </w:r>
          </w:p>
        </w:tc>
      </w:tr>
    </w:tbl>
    <w:p w14:paraId="605698FB" w14:textId="77777777" w:rsidR="00F26B58" w:rsidRDefault="00F26B58" w:rsidP="00B32E5F">
      <w:pPr>
        <w:pStyle w:val="Grundtext"/>
      </w:pPr>
    </w:p>
    <w:p w14:paraId="7C6DC21F" w14:textId="2E9F33AB" w:rsidR="00743204" w:rsidRDefault="00951AFD" w:rsidP="00B32E5F">
      <w:pPr>
        <w:pStyle w:val="Grundtext"/>
      </w:pPr>
      <w:r>
        <w:t xml:space="preserve">Die Einrichtung der Testumgebung und Bereitstellung der Software „Progress Monitor“ erforderten nach der Installation der dafür erforderlichen Software die Hinterlegung der benötigten </w:t>
      </w:r>
      <w:r w:rsidR="006320FC">
        <w:t xml:space="preserve">Umgebungsvariablen im Betriebssystem </w:t>
      </w:r>
      <w:r w:rsidR="00B33A88">
        <w:t xml:space="preserve">und die </w:t>
      </w:r>
      <w:r w:rsidR="00743204">
        <w:t xml:space="preserve">Installation der </w:t>
      </w:r>
      <w:r w:rsidR="00B33A88">
        <w:t>Programmdateien</w:t>
      </w:r>
      <w:r w:rsidR="00743204">
        <w:t>.</w:t>
      </w:r>
    </w:p>
    <w:p w14:paraId="5A809611" w14:textId="77777777" w:rsidR="00743204" w:rsidRDefault="00743204" w:rsidP="00743204">
      <w:pPr>
        <w:pStyle w:val="Grundtext"/>
        <w:keepNext/>
        <w:jc w:val="center"/>
      </w:pPr>
      <w:r w:rsidRPr="00A46EC5">
        <w:rPr>
          <w:noProof/>
        </w:rPr>
        <w:drawing>
          <wp:inline distT="0" distB="0" distL="0" distR="0" wp14:anchorId="0DD75600" wp14:editId="190AF0E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04EC5DAF" w:rsidR="00743204" w:rsidRDefault="00743204" w:rsidP="00743204">
      <w:pPr>
        <w:pStyle w:val="Abbildungstitel"/>
      </w:pPr>
      <w:r w:rsidRPr="009D585B">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4</w:t>
      </w:r>
      <w:r w:rsidR="00C13D24">
        <w:rPr>
          <w:rStyle w:val="Grundzfett"/>
        </w:rPr>
        <w:fldChar w:fldCharType="end"/>
      </w:r>
      <w:r w:rsidRPr="009D585B">
        <w:rPr>
          <w:rStyle w:val="Grundzfett"/>
        </w:rPr>
        <w:t>:</w:t>
      </w:r>
      <w:r>
        <w:t xml:space="preserve"> Einrichten der Umgebungsvariablen im Betriebssystem des Web-Servers</w:t>
      </w:r>
    </w:p>
    <w:p w14:paraId="31E98496" w14:textId="76BA4B79" w:rsidR="00743204" w:rsidRDefault="00743204" w:rsidP="00B32E5F">
      <w:pPr>
        <w:pStyle w:val="Grundtext"/>
      </w:pPr>
      <w:r>
        <w:t xml:space="preserve">Für die </w:t>
      </w:r>
      <w:r>
        <w:t xml:space="preserve">verschlüsselte Kommunikation </w:t>
      </w:r>
      <w:r>
        <w:t xml:space="preserve">wurde im Anschluss das </w:t>
      </w:r>
      <w:r>
        <w:t>serverseitige SSL-Zertifikat</w:t>
      </w:r>
      <w:r>
        <w:t xml:space="preserve"> installiert.</w:t>
      </w:r>
    </w:p>
    <w:p w14:paraId="004A1AB2" w14:textId="52941994" w:rsidR="0058141F" w:rsidRDefault="00395C14" w:rsidP="005570DD">
      <w:pPr>
        <w:pStyle w:val="Grundtext"/>
      </w:pPr>
      <w:r>
        <w:t xml:space="preserve">Mit der Installation der Datenbankobjekte und der Konfiguration der Softwar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476BFDBF" w14:textId="77777777" w:rsidR="00743204" w:rsidRDefault="00743204">
      <w:pPr>
        <w:rPr>
          <w:szCs w:val="20"/>
        </w:rPr>
      </w:pPr>
      <w:r>
        <w:br w:type="page"/>
      </w:r>
    </w:p>
    <w:p w14:paraId="5188F9E0" w14:textId="63EE48CE" w:rsidR="00F466B9" w:rsidRDefault="009D585B" w:rsidP="005570DD">
      <w:pPr>
        <w:pStyle w:val="Grundtext"/>
      </w:pPr>
      <w:r>
        <w:lastRenderedPageBreak/>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drawing>
          <wp:inline distT="0" distB="0" distL="0" distR="0" wp14:anchorId="3A587969" wp14:editId="2CFA71FB">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56D8892" w:rsidR="007D4D42" w:rsidRPr="00081B82" w:rsidRDefault="00081B82" w:rsidP="00081B82">
      <w:pPr>
        <w:pStyle w:val="Abbildungstitel"/>
      </w:pPr>
      <w:r w:rsidRPr="00081B82">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5</w:t>
      </w:r>
      <w:r w:rsidR="00C13D24">
        <w:rPr>
          <w:rStyle w:val="Grundzfett"/>
        </w:rPr>
        <w:fldChar w:fldCharType="end"/>
      </w:r>
      <w:r w:rsidRPr="00081B82">
        <w:rPr>
          <w:rStyle w:val="Grundzfett"/>
        </w:rPr>
        <w:t xml:space="preserve">: </w:t>
      </w:r>
      <w:r w:rsidR="00AB3C18">
        <w:t xml:space="preserve">Progress Monitor: </w:t>
      </w:r>
      <w:r>
        <w:t>Mandanten</w:t>
      </w:r>
      <w:r w:rsidRPr="003B49CD">
        <w:t>analage im "Progress Monitor"</w:t>
      </w:r>
    </w:p>
    <w:p w14:paraId="7CF0A81E" w14:textId="77777777" w:rsidR="00081B82" w:rsidRDefault="00F31CE3" w:rsidP="00081B82">
      <w:pPr>
        <w:pStyle w:val="Grundtext"/>
        <w:keepNext/>
        <w:jc w:val="center"/>
      </w:pPr>
      <w:r>
        <w:rPr>
          <w:noProof/>
        </w:rPr>
        <w:drawing>
          <wp:inline distT="0" distB="0" distL="0" distR="0" wp14:anchorId="60A82B82" wp14:editId="4A19AF7E">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08C907B7" w:rsidR="00F31CE3" w:rsidRDefault="00081B82" w:rsidP="00081B82">
      <w:pPr>
        <w:pStyle w:val="Abbildungstitel"/>
      </w:pPr>
      <w:r w:rsidRPr="00081B82">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6</w:t>
      </w:r>
      <w:r w:rsidR="00C13D24">
        <w:rPr>
          <w:rStyle w:val="Grundzfett"/>
        </w:rPr>
        <w:fldChar w:fldCharType="end"/>
      </w:r>
      <w:r w:rsidRPr="00081B82">
        <w:rPr>
          <w:rStyle w:val="Grundzfett"/>
        </w:rPr>
        <w:t>:</w:t>
      </w:r>
      <w:r>
        <w:t xml:space="preserve"> </w:t>
      </w:r>
      <w:r w:rsidR="00AB3C18">
        <w:t xml:space="preserve">Progress Monitor: </w:t>
      </w:r>
      <w:r w:rsidRPr="00E43745">
        <w:t>Benutzeranalage im "Progress Monitor"</w:t>
      </w:r>
    </w:p>
    <w:p w14:paraId="0CBD518A" w14:textId="0AE71B72" w:rsidR="00F31CE3" w:rsidRDefault="00081B82" w:rsidP="005570DD">
      <w:pPr>
        <w:pStyle w:val="Grundtext"/>
      </w:pPr>
      <w:r>
        <w:t xml:space="preserve">Anschließend </w:t>
      </w:r>
      <w:r w:rsidR="00753445">
        <w:t xml:space="preserve">waren die für die Tests erforderlichen Konten für die Lieferanten und Kunden sowie die dazu verwendeten Workflows anzulegen. Die Anlage dieser erfolgte </w:t>
      </w:r>
      <w:r w:rsidR="00E06704">
        <w:t>nach den Vorgaben in der zum jeweiligen Testfall erstellten Testvorschrift.</w:t>
      </w:r>
    </w:p>
    <w:p w14:paraId="70CECC8D" w14:textId="77777777" w:rsidR="00F8241E" w:rsidRDefault="00F8241E" w:rsidP="00F8241E">
      <w:pPr>
        <w:pStyle w:val="Grundtext"/>
        <w:keepNext/>
        <w:jc w:val="center"/>
      </w:pPr>
      <w:r>
        <w:rPr>
          <w:noProof/>
        </w:rPr>
        <w:lastRenderedPageBreak/>
        <w:drawing>
          <wp:inline distT="0" distB="0" distL="0" distR="0" wp14:anchorId="4CB626CF" wp14:editId="3913075B">
            <wp:extent cx="2520000" cy="1321200"/>
            <wp:effectExtent l="0" t="0" r="0" b="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12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1BFE0703" w:rsidR="00F31CE3" w:rsidRDefault="00F8241E" w:rsidP="00F8241E">
      <w:pPr>
        <w:pStyle w:val="Abbildungstitel"/>
      </w:pPr>
      <w:r w:rsidRPr="00F8241E">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7</w:t>
      </w:r>
      <w:r w:rsidR="00C13D24">
        <w:rPr>
          <w:rStyle w:val="Grundzfett"/>
        </w:rPr>
        <w:fldChar w:fldCharType="end"/>
      </w:r>
      <w:r w:rsidRPr="00F8241E">
        <w:rPr>
          <w:rStyle w:val="Grundzfett"/>
        </w:rPr>
        <w:t>:</w:t>
      </w:r>
      <w:r>
        <w:t xml:space="preserve"> </w:t>
      </w:r>
      <w:r w:rsidR="00AB3C18">
        <w:t xml:space="preserve">Progress Monitor: </w:t>
      </w:r>
      <w:r>
        <w:t>Anlage Testkunde</w:t>
      </w:r>
    </w:p>
    <w:p w14:paraId="7DD4802C" w14:textId="77777777" w:rsidR="00AB3C18" w:rsidRDefault="00AB3C18" w:rsidP="00AB3C18">
      <w:pPr>
        <w:pStyle w:val="Grundtext"/>
        <w:keepNext/>
        <w:jc w:val="center"/>
      </w:pPr>
      <w:r>
        <w:rPr>
          <w:noProof/>
        </w:rPr>
        <w:drawing>
          <wp:inline distT="0" distB="0" distL="0" distR="0" wp14:anchorId="4E1E7409" wp14:editId="2A0DEF79">
            <wp:extent cx="2520000" cy="1292400"/>
            <wp:effectExtent l="0" t="0" r="0" b="317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12924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164B3382" w14:textId="0C24DD72" w:rsidR="00F31CE3" w:rsidRDefault="00AB3C18" w:rsidP="00AB3C18">
      <w:pPr>
        <w:pStyle w:val="Abbildungstitel"/>
      </w:pPr>
      <w:r w:rsidRPr="00AB3C18">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8</w:t>
      </w:r>
      <w:r w:rsidR="00C13D24">
        <w:rPr>
          <w:rStyle w:val="Grundzfett"/>
        </w:rPr>
        <w:fldChar w:fldCharType="end"/>
      </w:r>
      <w:r w:rsidRPr="00AB3C18">
        <w:rPr>
          <w:rStyle w:val="Grundzfett"/>
        </w:rPr>
        <w:t>:</w:t>
      </w:r>
      <w:r>
        <w:t xml:space="preserve"> Progress Monitor: Anlage Testlieferant</w:t>
      </w:r>
    </w:p>
    <w:p w14:paraId="45E6A526" w14:textId="77777777" w:rsidR="003E42E7" w:rsidRDefault="003E42E7" w:rsidP="003E42E7">
      <w:pPr>
        <w:pStyle w:val="Grundtext"/>
        <w:keepNext/>
      </w:pPr>
      <w:r>
        <w:rPr>
          <w:noProof/>
        </w:rPr>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3E42E7">
      <w:pPr>
        <w:pStyle w:val="Abbildungstitel"/>
        <w:rPr>
          <w:rStyle w:val="Grundzfett"/>
        </w:rPr>
      </w:pPr>
      <w:r w:rsidRPr="00F8241E">
        <w:t>(Quelle: Softzoll GmbH &amp; Co. KG, 2023)</w:t>
      </w:r>
    </w:p>
    <w:p w14:paraId="29E6E90D" w14:textId="16D4EEB0" w:rsidR="000B6C80" w:rsidRDefault="003E42E7" w:rsidP="000B6C80">
      <w:pPr>
        <w:pStyle w:val="Abbildungstitel"/>
      </w:pPr>
      <w:r w:rsidRPr="003E42E7">
        <w:rPr>
          <w:rStyle w:val="Grundzfett"/>
        </w:rPr>
        <w:t xml:space="preserve">Abb. </w:t>
      </w:r>
      <w:r w:rsidR="00C13D24">
        <w:rPr>
          <w:rStyle w:val="Grundzfett"/>
        </w:rPr>
        <w:fldChar w:fldCharType="begin"/>
      </w:r>
      <w:r w:rsidR="00C13D24">
        <w:rPr>
          <w:rStyle w:val="Grundzfett"/>
        </w:rPr>
        <w:instrText xml:space="preserve"> STYLEREF 1 \s </w:instrText>
      </w:r>
      <w:r w:rsidR="00C13D24">
        <w:rPr>
          <w:rStyle w:val="Grundzfett"/>
        </w:rPr>
        <w:fldChar w:fldCharType="separate"/>
      </w:r>
      <w:r w:rsidR="00C13D24">
        <w:rPr>
          <w:rStyle w:val="Grundzfett"/>
          <w:noProof/>
        </w:rPr>
        <w:t>9</w:t>
      </w:r>
      <w:r w:rsidR="00C13D24">
        <w:rPr>
          <w:rStyle w:val="Grundzfett"/>
        </w:rPr>
        <w:fldChar w:fldCharType="end"/>
      </w:r>
      <w:r w:rsidR="00C13D24">
        <w:rPr>
          <w:rStyle w:val="Grundzfett"/>
        </w:rPr>
        <w:t>.</w:t>
      </w:r>
      <w:r w:rsidR="00C13D24">
        <w:rPr>
          <w:rStyle w:val="Grundzfett"/>
        </w:rPr>
        <w:fldChar w:fldCharType="begin"/>
      </w:r>
      <w:r w:rsidR="00C13D24">
        <w:rPr>
          <w:rStyle w:val="Grundzfett"/>
        </w:rPr>
        <w:instrText xml:space="preserve"> SEQ Abb. \* ARABIC \s 1 </w:instrText>
      </w:r>
      <w:r w:rsidR="00C13D24">
        <w:rPr>
          <w:rStyle w:val="Grundzfett"/>
        </w:rPr>
        <w:fldChar w:fldCharType="separate"/>
      </w:r>
      <w:r w:rsidR="00C13D24">
        <w:rPr>
          <w:rStyle w:val="Grundzfett"/>
          <w:noProof/>
        </w:rPr>
        <w:t>9</w:t>
      </w:r>
      <w:r w:rsidR="00C13D24">
        <w:rPr>
          <w:rStyle w:val="Grundzfett"/>
        </w:rPr>
        <w:fldChar w:fldCharType="end"/>
      </w:r>
      <w:r>
        <w:t>: Progress Monitor: Anlage Workflow</w:t>
      </w:r>
      <w:r w:rsidR="000B6C80">
        <w:br w:type="page"/>
      </w:r>
    </w:p>
    <w:p w14:paraId="7A63A88C" w14:textId="42036823" w:rsidR="00793CA2" w:rsidRDefault="007D4D42" w:rsidP="005570DD">
      <w:pPr>
        <w:pStyle w:val="Grundtext"/>
      </w:pPr>
      <w:r>
        <w:lastRenderedPageBreak/>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w:t>
      </w:r>
      <w:r w:rsidR="00C80499">
        <w:t>anonymisiert</w:t>
      </w:r>
      <w:r w:rsidR="00C80499">
        <w:t xml:space="preserve">en Daten </w:t>
      </w:r>
      <w:r w:rsidR="00A3788B">
        <w:t>aus d</w:t>
      </w:r>
      <w:r w:rsidR="001F11C5">
        <w:t>em produktiv genutzten EDIFACT-Konverter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7F7659">
      <w:pPr>
        <w:pStyle w:val="Zwberschr1"/>
      </w:pPr>
      <w:r>
        <w:t>Testausführung</w:t>
      </w:r>
    </w:p>
    <w:p w14:paraId="6BF8AE19" w14:textId="653DDADB"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w:t>
      </w:r>
      <w:r>
        <w:t>en, durchgeführt.</w:t>
      </w:r>
      <w:r w:rsidR="0031417F">
        <w:t xml:space="preserve"> </w:t>
      </w:r>
      <w:r w:rsidR="002A7118">
        <w:t xml:space="preserve">Der </w:t>
      </w:r>
      <w:r w:rsidR="002A7118">
        <w:t xml:space="preserve">Black-Box-Test </w:t>
      </w:r>
      <w:r w:rsidR="002A7118">
        <w:t xml:space="preserve">ist funktionsorientiert, das bedeutet in ihm </w:t>
      </w:r>
      <w:r w:rsidR="00B62DEF">
        <w:t>wird die Erfüllung de</w:t>
      </w:r>
      <w:r w:rsidR="002A7118">
        <w:t>r</w:t>
      </w:r>
      <w:r w:rsidR="00B62DEF">
        <w:t xml:space="preserve"> funktionalen Anforderungen nach </w:t>
      </w:r>
      <w:r w:rsidR="002A7118">
        <w:t>folgend</w:t>
      </w:r>
      <w:r w:rsidR="00B62DEF">
        <w:t xml:space="preserve"> </w:t>
      </w:r>
      <w:r w:rsidR="00731308">
        <w:t xml:space="preserve">genannten </w:t>
      </w:r>
      <w:r w:rsidR="00B62DEF">
        <w:t xml:space="preserve">Kriterien </w:t>
      </w:r>
      <w:r w:rsidR="00731308">
        <w:t>geprüft:</w:t>
      </w:r>
    </w:p>
    <w:p w14:paraId="1A83429F" w14:textId="2CE2C5A1" w:rsidR="00B62DEF" w:rsidRPr="00D376F1" w:rsidRDefault="00B62DEF" w:rsidP="005570DD">
      <w:pPr>
        <w:pStyle w:val="Grundtext"/>
        <w:rPr>
          <w:i/>
          <w:iCs/>
        </w:rPr>
      </w:pPr>
      <w:r w:rsidRPr="00D376F1">
        <w:rPr>
          <w:i/>
          <w:iCs/>
        </w:rPr>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 xml:space="preserve">Jedes </w:t>
      </w:r>
      <w:r>
        <w:t>Eingabedat</w:t>
      </w:r>
      <w:r>
        <w:t>um</w:t>
      </w:r>
      <w:r>
        <w:t xml:space="preserve"> </w:t>
      </w:r>
      <w:r>
        <w:t>ist</w:t>
      </w:r>
      <w:r>
        <w:t xml:space="preserve"> in mindestens einem Testfall </w:t>
      </w:r>
      <w:r>
        <w:t>zu prüfen.</w:t>
      </w:r>
    </w:p>
    <w:p w14:paraId="547442B1" w14:textId="77777777" w:rsidR="00D376F1" w:rsidRPr="00D376F1" w:rsidRDefault="00D376F1" w:rsidP="00D376F1">
      <w:pPr>
        <w:pStyle w:val="Grundtext"/>
        <w:rPr>
          <w:i/>
          <w:iCs/>
        </w:rPr>
      </w:pPr>
      <w:r w:rsidRPr="00D376F1">
        <w:rPr>
          <w:i/>
          <w:iCs/>
        </w:rPr>
        <w:t>Ausgabeüberdeckung</w:t>
      </w:r>
    </w:p>
    <w:p w14:paraId="542ED478" w14:textId="048CE6BA" w:rsidR="00D376F1" w:rsidRDefault="00D376F1" w:rsidP="005570DD">
      <w:pPr>
        <w:pStyle w:val="Grundtext"/>
      </w:pPr>
      <w:r>
        <w:t>Es ist jedes</w:t>
      </w:r>
      <w:r>
        <w:t xml:space="preserve"> Ausgabedatum in mindestens einem Testfall </w:t>
      </w:r>
      <w:r>
        <w:t xml:space="preserve">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p>
    <w:p w14:paraId="65B196D5" w14:textId="77777777" w:rsidR="00C13D24" w:rsidRDefault="00C13D24" w:rsidP="00C13D24">
      <w:pPr>
        <w:pStyle w:val="Grundtext"/>
        <w:keepNext/>
        <w:jc w:val="center"/>
      </w:pPr>
      <w:r w:rsidRPr="00C13D24">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7">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5B85970F" w:rsidR="00D376F1" w:rsidRDefault="00C13D24" w:rsidP="00C13D24">
      <w:pPr>
        <w:pStyle w:val="Abbildungstitel"/>
      </w:pPr>
      <w:r w:rsidRPr="00C13D24">
        <w:rPr>
          <w:rStyle w:val="Grundzfett"/>
        </w:rPr>
        <w:t xml:space="preserve">Abb. </w:t>
      </w:r>
      <w:r w:rsidRPr="00C13D24">
        <w:rPr>
          <w:rStyle w:val="Grundzfett"/>
        </w:rPr>
        <w:fldChar w:fldCharType="begin"/>
      </w:r>
      <w:r w:rsidRPr="00C13D24">
        <w:rPr>
          <w:rStyle w:val="Grundzfett"/>
        </w:rPr>
        <w:instrText xml:space="preserve"> STYLEREF 1 \s </w:instrText>
      </w:r>
      <w:r w:rsidRPr="00C13D24">
        <w:rPr>
          <w:rStyle w:val="Grundzfett"/>
        </w:rPr>
        <w:fldChar w:fldCharType="separate"/>
      </w:r>
      <w:r w:rsidRPr="00C13D24">
        <w:rPr>
          <w:rStyle w:val="Grundzfett"/>
        </w:rPr>
        <w:t>9</w:t>
      </w:r>
      <w:r w:rsidRPr="00C13D24">
        <w:rPr>
          <w:rStyle w:val="Grundzfett"/>
        </w:rPr>
        <w:fldChar w:fldCharType="end"/>
      </w:r>
      <w:r w:rsidRPr="00C13D24">
        <w:rPr>
          <w:rStyle w:val="Grundzfett"/>
        </w:rPr>
        <w:t>.</w:t>
      </w:r>
      <w:r w:rsidRPr="00C13D24">
        <w:rPr>
          <w:rStyle w:val="Grundzfett"/>
        </w:rPr>
        <w:fldChar w:fldCharType="begin"/>
      </w:r>
      <w:r w:rsidRPr="00C13D24">
        <w:rPr>
          <w:rStyle w:val="Grundzfett"/>
        </w:rPr>
        <w:instrText xml:space="preserve"> SEQ Abb. \* ARABIC \s 1 </w:instrText>
      </w:r>
      <w:r w:rsidRPr="00C13D24">
        <w:rPr>
          <w:rStyle w:val="Grundzfett"/>
        </w:rPr>
        <w:fldChar w:fldCharType="separate"/>
      </w:r>
      <w:r w:rsidRPr="00C13D24">
        <w:rPr>
          <w:rStyle w:val="Grundzfett"/>
        </w:rPr>
        <w:t>10</w:t>
      </w:r>
      <w:r w:rsidRPr="00C13D24">
        <w:rPr>
          <w:rStyle w:val="Grundzfett"/>
        </w:rPr>
        <w:fldChar w:fldCharType="end"/>
      </w:r>
      <w:r w:rsidRPr="00C13D24">
        <w:rPr>
          <w:rStyle w:val="Grundzfett"/>
        </w:rPr>
        <w:t>:</w:t>
      </w:r>
      <w:r>
        <w:t xml:space="preserve"> </w:t>
      </w:r>
      <w:r w:rsidRPr="00487ED6">
        <w:t>Schematische Darstellung eines Black-Box-Test</w:t>
      </w:r>
      <w:r>
        <w:t>s</w:t>
      </w:r>
    </w:p>
    <w:p w14:paraId="68676149" w14:textId="2399D337" w:rsidR="00400FA8" w:rsidRDefault="0031417F" w:rsidP="005570DD">
      <w:pPr>
        <w:pStyle w:val="Grundtext"/>
      </w:pPr>
      <w:r>
        <w:t xml:space="preserve">Die Testfälle orientierten sich dabei an der angestrebten Funktion bzw. der in der Anforderungsanalyse definierten Anforderung. Dabei entspricht jeder Testfall einer </w:t>
      </w:r>
      <w:r>
        <w:lastRenderedPageBreak/>
        <w:t xml:space="preserve">Anforderung und einer Testvorschrift. Demzufolge wurde in der Testausführung eine Vielzahl von Testfällen </w:t>
      </w:r>
    </w:p>
    <w:p w14:paraId="38629F41" w14:textId="42D2A385" w:rsidR="00EF62A4" w:rsidRDefault="00EF62A4" w:rsidP="005570DD">
      <w:pPr>
        <w:pStyle w:val="Grundtext"/>
      </w:pPr>
      <w:r>
        <w:t xml:space="preserve">Exemplarisch werden die Tests der funktionalen Anforderungen zu den Testfällen „006 </w:t>
      </w:r>
      <w:r>
        <w:noBreakHyphen/>
        <w:t xml:space="preserve"> Anzeige des </w:t>
      </w:r>
      <w:r>
        <w:t>Fortschritt</w:t>
      </w:r>
      <w:r>
        <w:t>s</w:t>
      </w:r>
      <w:r>
        <w:t xml:space="preserve"> </w:t>
      </w:r>
      <w:r>
        <w:t xml:space="preserve">in der </w:t>
      </w:r>
      <w:r>
        <w:t>Konvertierung</w:t>
      </w:r>
      <w:r>
        <w:t xml:space="preserve">“ und „007 </w:t>
      </w:r>
      <w:r>
        <w:noBreakHyphen/>
        <w:t xml:space="preserve"> </w:t>
      </w:r>
      <w:r w:rsidRPr="00D702E1">
        <w:t>Fehler in der Konvertierung sind anzuzeigen</w:t>
      </w:r>
      <w:r>
        <w:t>“ beschrieben</w:t>
      </w:r>
    </w:p>
    <w:p w14:paraId="38C4EFA7" w14:textId="77777777" w:rsidR="00400FA8" w:rsidRDefault="00400FA8" w:rsidP="005570DD">
      <w:pPr>
        <w:pStyle w:val="Grundtext"/>
      </w:pPr>
    </w:p>
    <w:p w14:paraId="5DAE657C" w14:textId="77777777" w:rsidR="00400FA8" w:rsidRDefault="00400FA8" w:rsidP="005570DD">
      <w:pPr>
        <w:pStyle w:val="Grundtext"/>
      </w:pPr>
    </w:p>
    <w:p w14:paraId="67C99134" w14:textId="77777777" w:rsidR="00EF62A4" w:rsidRDefault="00EF62A4" w:rsidP="005570DD">
      <w:pPr>
        <w:pStyle w:val="Grundtext"/>
      </w:pPr>
    </w:p>
    <w:p w14:paraId="038BC858" w14:textId="77777777" w:rsidR="00EF62A4" w:rsidRDefault="00EF62A4" w:rsidP="005570DD">
      <w:pPr>
        <w:pStyle w:val="Grundtext"/>
      </w:pPr>
    </w:p>
    <w:p w14:paraId="7E37EABD" w14:textId="77777777" w:rsidR="00EF62A4" w:rsidRDefault="00EF62A4" w:rsidP="005570DD">
      <w:pPr>
        <w:pStyle w:val="Grundtext"/>
      </w:pPr>
    </w:p>
    <w:p w14:paraId="1230BD9B" w14:textId="77777777" w:rsidR="00EF62A4" w:rsidRDefault="00EF62A4" w:rsidP="005570DD">
      <w:pPr>
        <w:pStyle w:val="Grundtext"/>
      </w:pPr>
    </w:p>
    <w:p w14:paraId="13E2C6CE" w14:textId="77777777" w:rsidR="00EF62A4" w:rsidRDefault="00EF62A4" w:rsidP="005570DD">
      <w:pPr>
        <w:pStyle w:val="Grundtext"/>
      </w:pPr>
    </w:p>
    <w:p w14:paraId="375831C4" w14:textId="77777777" w:rsidR="00EF62A4" w:rsidRDefault="00EF62A4" w:rsidP="005570DD">
      <w:pPr>
        <w:pStyle w:val="Grundtext"/>
      </w:pPr>
    </w:p>
    <w:p w14:paraId="5CDF2A52" w14:textId="77777777" w:rsidR="00EF62A4" w:rsidRDefault="00EF62A4" w:rsidP="005570DD">
      <w:pPr>
        <w:pStyle w:val="Grundtext"/>
      </w:pPr>
    </w:p>
    <w:p w14:paraId="369DAA84" w14:textId="77777777" w:rsidR="00EF62A4" w:rsidRDefault="00EF62A4" w:rsidP="005570DD">
      <w:pPr>
        <w:pStyle w:val="Grundtext"/>
      </w:pPr>
    </w:p>
    <w:p w14:paraId="6BDC388E" w14:textId="77777777" w:rsidR="00EF62A4" w:rsidRDefault="00EF62A4" w:rsidP="005570DD">
      <w:pPr>
        <w:pStyle w:val="Grundtext"/>
      </w:pPr>
    </w:p>
    <w:p w14:paraId="171BC027" w14:textId="77777777" w:rsidR="00EF62A4" w:rsidRDefault="00EF62A4" w:rsidP="005570DD">
      <w:pPr>
        <w:pStyle w:val="Grundtext"/>
      </w:pPr>
    </w:p>
    <w:p w14:paraId="176358B2" w14:textId="77777777" w:rsidR="00EF62A4" w:rsidRDefault="00EF62A4" w:rsidP="005570DD">
      <w:pPr>
        <w:pStyle w:val="Grundtext"/>
      </w:pPr>
    </w:p>
    <w:p w14:paraId="3E1717B2" w14:textId="762AA950" w:rsidR="005570DD" w:rsidRDefault="005570DD" w:rsidP="005570DD">
      <w:pPr>
        <w:pStyle w:val="Grundtext"/>
      </w:pPr>
      <w:r>
        <w:t>Von zentraler Bedeutung ist die Dokumentation von Tests. Sie enthält die Beschreibung der Testf</w:t>
      </w:r>
      <w:r w:rsidR="00AD0218">
        <w:t>ä</w:t>
      </w:r>
      <w:r>
        <w:t xml:space="preserve">lle und die Testresultate </w:t>
      </w:r>
      <w:r>
        <w:fldChar w:fldCharType="begin"/>
      </w:r>
      <w:r w:rsidR="00E06704">
        <w:instrText xml:space="preserve"> ADDIN ZOTERO_ITEM CSL_CITATION {"citationID":"Zwq5nYd4","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E06704" w:rsidRPr="00E06704">
        <w:rPr>
          <w:szCs w:val="24"/>
        </w:rPr>
        <w:t>(Vgl. Frühauf et al., (2007), S. 34)</w:t>
      </w:r>
      <w:r>
        <w:fldChar w:fldCharType="end"/>
      </w:r>
      <w:r>
        <w:t xml:space="preserve">. Für die Dokumentation von Tests existieren verschiedenen Standards unterschiedlicher Normierungsgremien </w:t>
      </w:r>
      <w:r>
        <w:fldChar w:fldCharType="begin"/>
      </w:r>
      <w:r w:rsidR="00E06704">
        <w:instrText xml:space="preserve"> ADDIN ZOTERO_ITEM CSL_CITATION {"citationID":"Do2Dt7da","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fldChar w:fldCharType="separate"/>
      </w:r>
      <w:r w:rsidR="00E06704" w:rsidRPr="00E06704">
        <w:rPr>
          <w:szCs w:val="24"/>
        </w:rPr>
        <w:t>(Vgl. Frühauf et al., (2007), S. 72)</w:t>
      </w:r>
      <w:r>
        <w:fldChar w:fldCharType="end"/>
      </w:r>
      <w:r w:rsidR="001366FB">
        <w:t>.</w:t>
      </w:r>
      <w:r>
        <w:t xml:space="preserve"> </w:t>
      </w:r>
    </w:p>
    <w:p w14:paraId="7FCD1653" w14:textId="77777777" w:rsidR="00E969A7" w:rsidRDefault="00E969A7" w:rsidP="00F07E5B">
      <w:pPr>
        <w:pStyle w:val="Grundtext"/>
      </w:pPr>
    </w:p>
    <w:p w14:paraId="65AC85D6" w14:textId="77777777" w:rsidR="00E969A7" w:rsidRDefault="00E969A7" w:rsidP="00F07E5B">
      <w:pPr>
        <w:pStyle w:val="Grundtext"/>
      </w:pPr>
    </w:p>
    <w:p w14:paraId="13ED66F1" w14:textId="77777777" w:rsidR="00E969A7" w:rsidRDefault="00E969A7" w:rsidP="00F07E5B">
      <w:pPr>
        <w:pStyle w:val="Grundtext"/>
      </w:pPr>
    </w:p>
    <w:p w14:paraId="3E4F238B" w14:textId="77777777" w:rsidR="00E969A7" w:rsidRDefault="00E969A7" w:rsidP="00F07E5B">
      <w:pPr>
        <w:pStyle w:val="Grundtext"/>
      </w:pPr>
    </w:p>
    <w:p w14:paraId="6BB06B16" w14:textId="77777777" w:rsidR="00E969A7" w:rsidRDefault="00E969A7" w:rsidP="00F07E5B">
      <w:pPr>
        <w:pStyle w:val="Grundtext"/>
      </w:pPr>
    </w:p>
    <w:p w14:paraId="78B49DFB" w14:textId="77777777" w:rsidR="00E969A7" w:rsidRDefault="00E969A7" w:rsidP="00F07E5B">
      <w:pPr>
        <w:pStyle w:val="Grundtext"/>
      </w:pPr>
    </w:p>
    <w:p w14:paraId="421483CF" w14:textId="77777777" w:rsidR="00E969A7" w:rsidRDefault="00E969A7" w:rsidP="00F07E5B">
      <w:pPr>
        <w:pStyle w:val="Grundtext"/>
      </w:pPr>
    </w:p>
    <w:p w14:paraId="43543380" w14:textId="77777777" w:rsidR="00E969A7" w:rsidRDefault="00E969A7"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AC3817">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r>
        <w:lastRenderedPageBreak/>
        <w:t>Fazit</w:t>
      </w:r>
    </w:p>
    <w:p w14:paraId="3A0F1BF3" w14:textId="012000D9" w:rsidR="00F07E5B" w:rsidRDefault="008F4A23" w:rsidP="00F07E5B">
      <w:pPr>
        <w:pStyle w:val="Grundtext"/>
      </w:pPr>
      <w:r>
        <w:t xml:space="preserve">Am Ende möchte ich die Projektarbeit zusammenfassen, meine persönlichen Erfahrungen und Erkenntnisse, die ich in diesem Projekt sammeln konnt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4B6F1A2C" w:rsidR="009A514E" w:rsidRDefault="00BE2688" w:rsidP="00F07E5B">
      <w:pPr>
        <w:pStyle w:val="Grundtext"/>
      </w:pPr>
      <w:r>
        <w:t xml:space="preserve">Das Projekt ermöglichte mir, das im Studium erlernte Wissen aus den Bereichen Softwareentwicklung und Softwaretechnik, Betriebswirtschaftslehre, 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1CAEA658" w14:textId="0FF2727B" w:rsidR="00F94CE2" w:rsidRDefault="00A66EEF" w:rsidP="00F07E5B">
      <w:pPr>
        <w:pStyle w:val="Grundtext"/>
      </w:pPr>
      <w:r>
        <w:t xml:space="preserve">An dieser Stelle möchte ich </w:t>
      </w:r>
      <w:r w:rsidR="0043450F">
        <w:t xml:space="preserve">mich </w:t>
      </w:r>
      <w:r>
        <w:t xml:space="preserve">auch </w:t>
      </w:r>
      <w:r w:rsidR="0043450F">
        <w:t xml:space="preserve">für </w:t>
      </w:r>
      <w:r>
        <w:t xml:space="preserve">die gute Projektbetreuung </w:t>
      </w:r>
      <w:r w:rsidR="0043450F">
        <w:t xml:space="preserve">durch die Projektleitung und die gute Zusammenarbeit mit der Softwareentwicklung bedanken. </w:t>
      </w:r>
    </w:p>
    <w:p w14:paraId="2B64B3E5" w14:textId="150631F3" w:rsidR="00A87666" w:rsidRDefault="004D6D93" w:rsidP="00F07E5B">
      <w:pPr>
        <w:pStyle w:val="Grundtext"/>
      </w:pPr>
      <w:r>
        <w:t>Die Software „Progress Monitor“ wird auch nach diesem ersten Projektabschnitt weiterentwickelt. Das ist darin begründet, dass die EDIFACT-Konverter stetig weiterentwickelt werden bzw. neue Konverter das Portfolio erweitern.</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6E6D44D2" w:rsidR="0006716A" w:rsidRDefault="00751AFF" w:rsidP="00B80510">
      <w:pPr>
        <w:pStyle w:val="Tabellentitel"/>
      </w:pPr>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D702E1">
            <w:pPr>
              <w:pStyle w:val="Tabellentitel"/>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D702E1">
            <w:pPr>
              <w:pStyle w:val="Tabellentitel"/>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D702E1">
            <w:pPr>
              <w:pStyle w:val="Tabellentitel"/>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D702E1">
            <w:pPr>
              <w:pStyle w:val="Tabellentitel"/>
              <w:rPr>
                <w:rStyle w:val="Grundzfett"/>
                <w:sz w:val="24"/>
                <w:szCs w:val="24"/>
              </w:rPr>
            </w:pPr>
            <w:r>
              <w:rPr>
                <w:rStyle w:val="Grundzfett"/>
                <w:sz w:val="24"/>
                <w:szCs w:val="24"/>
              </w:rPr>
              <w:t>Kategorie</w:t>
            </w:r>
          </w:p>
        </w:tc>
      </w:tr>
      <w:tr w:rsidR="00751AFF" w:rsidRPr="00D702E1" w14:paraId="6926659C" w14:textId="77777777" w:rsidTr="001F763D">
        <w:tc>
          <w:tcPr>
            <w:tcW w:w="497" w:type="dxa"/>
            <w:tcBorders>
              <w:top w:val="single" w:sz="12" w:space="0" w:color="auto"/>
              <w:left w:val="nil"/>
            </w:tcBorders>
          </w:tcPr>
          <w:p w14:paraId="14A7A799" w14:textId="77777777" w:rsidR="00751AFF" w:rsidRPr="00D702E1" w:rsidRDefault="00751AFF" w:rsidP="00D702E1">
            <w:pPr>
              <w:pStyle w:val="Tabellentext"/>
            </w:pPr>
            <w:r w:rsidRPr="00D702E1">
              <w:t>1</w:t>
            </w:r>
          </w:p>
        </w:tc>
        <w:tc>
          <w:tcPr>
            <w:tcW w:w="3827" w:type="dxa"/>
            <w:tcBorders>
              <w:top w:val="single" w:sz="12" w:space="0" w:color="auto"/>
            </w:tcBorders>
          </w:tcPr>
          <w:p w14:paraId="7ED5666E" w14:textId="77777777" w:rsidR="00751AFF" w:rsidRPr="00D702E1" w:rsidRDefault="00751AFF" w:rsidP="00D702E1">
            <w:pPr>
              <w:pStyle w:val="Tabellentext"/>
            </w:pPr>
            <w:r w:rsidRPr="00D702E1">
              <w:t>Anwendung soll unabhängig vom Betriebssystem nutzbar sein</w:t>
            </w:r>
          </w:p>
        </w:tc>
        <w:tc>
          <w:tcPr>
            <w:tcW w:w="8364" w:type="dxa"/>
            <w:tcBorders>
              <w:top w:val="single" w:sz="12" w:space="0" w:color="auto"/>
            </w:tcBorders>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1F763D">
        <w:tc>
          <w:tcPr>
            <w:tcW w:w="497" w:type="dxa"/>
            <w:tcBorders>
              <w:left w:val="nil"/>
            </w:tcBorders>
          </w:tcPr>
          <w:p w14:paraId="0115025E" w14:textId="77777777" w:rsidR="00751AFF" w:rsidRPr="00D702E1" w:rsidRDefault="00751AFF" w:rsidP="00D702E1">
            <w:pPr>
              <w:pStyle w:val="Tabellentext"/>
            </w:pPr>
            <w:r w:rsidRPr="00D702E1">
              <w:t>2</w:t>
            </w: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Borders>
              <w:right w:val="nil"/>
            </w:tcBorders>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1F763D">
        <w:tc>
          <w:tcPr>
            <w:tcW w:w="497" w:type="dxa"/>
            <w:tcBorders>
              <w:left w:val="nil"/>
            </w:tcBorders>
          </w:tcPr>
          <w:p w14:paraId="1A65B338" w14:textId="77777777" w:rsidR="00751AFF" w:rsidRPr="00D702E1" w:rsidRDefault="00751AFF" w:rsidP="00D702E1">
            <w:pPr>
              <w:pStyle w:val="Tabellentext"/>
            </w:pPr>
            <w:r w:rsidRPr="00D702E1">
              <w:t>3</w:t>
            </w: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Borders>
              <w:right w:val="nil"/>
            </w:tcBorders>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1F763D">
        <w:tc>
          <w:tcPr>
            <w:tcW w:w="497" w:type="dxa"/>
            <w:tcBorders>
              <w:left w:val="nil"/>
            </w:tcBorders>
          </w:tcPr>
          <w:p w14:paraId="0BD3B717" w14:textId="77777777" w:rsidR="00751AFF" w:rsidRPr="00D702E1" w:rsidRDefault="00751AFF" w:rsidP="00D702E1">
            <w:pPr>
              <w:pStyle w:val="Tabellentext"/>
            </w:pPr>
            <w:r w:rsidRPr="00D702E1">
              <w:t>4</w:t>
            </w: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Borders>
              <w:right w:val="nil"/>
            </w:tcBorders>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1F763D">
        <w:tc>
          <w:tcPr>
            <w:tcW w:w="497" w:type="dxa"/>
            <w:tcBorders>
              <w:left w:val="nil"/>
            </w:tcBorders>
          </w:tcPr>
          <w:p w14:paraId="49AB614E" w14:textId="77777777" w:rsidR="00751AFF" w:rsidRPr="00D702E1" w:rsidRDefault="00751AFF" w:rsidP="00D702E1">
            <w:pPr>
              <w:pStyle w:val="Tabellentext"/>
            </w:pPr>
            <w:r w:rsidRPr="00D702E1">
              <w:t>5</w:t>
            </w: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D702E1">
            <w:pPr>
              <w:pStyle w:val="Tabellentitel"/>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D702E1">
            <w:pPr>
              <w:pStyle w:val="Tabellentitel"/>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D702E1">
            <w:pPr>
              <w:pStyle w:val="Tabellentitel"/>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D702E1">
            <w:pPr>
              <w:pStyle w:val="Tabellentitel"/>
              <w:rPr>
                <w:rStyle w:val="Grundzfett"/>
                <w:sz w:val="24"/>
                <w:szCs w:val="24"/>
              </w:rPr>
            </w:pPr>
            <w:r>
              <w:rPr>
                <w:rStyle w:val="Grundzfett"/>
                <w:sz w:val="24"/>
                <w:szCs w:val="24"/>
              </w:rPr>
              <w:t>Kategorie</w:t>
            </w:r>
          </w:p>
        </w:tc>
      </w:tr>
      <w:tr w:rsidR="00751AFF" w:rsidRPr="00D702E1" w14:paraId="64AFE557" w14:textId="77777777" w:rsidTr="001F763D">
        <w:tc>
          <w:tcPr>
            <w:tcW w:w="497" w:type="dxa"/>
            <w:tcBorders>
              <w:left w:val="nil"/>
            </w:tcBorders>
          </w:tcPr>
          <w:p w14:paraId="04F6880D" w14:textId="77777777" w:rsidR="00751AFF" w:rsidRPr="00D702E1" w:rsidRDefault="00751AFF" w:rsidP="00D702E1">
            <w:pPr>
              <w:pStyle w:val="Tabellentext"/>
            </w:pPr>
            <w:r w:rsidRPr="00D702E1">
              <w:t>6</w:t>
            </w: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1F763D">
        <w:tc>
          <w:tcPr>
            <w:tcW w:w="497" w:type="dxa"/>
            <w:tcBorders>
              <w:top w:val="single" w:sz="12" w:space="0" w:color="auto"/>
              <w:left w:val="nil"/>
              <w:bottom w:val="single" w:sz="12" w:space="0" w:color="auto"/>
            </w:tcBorders>
          </w:tcPr>
          <w:p w14:paraId="4A776087" w14:textId="77777777" w:rsidR="00751AFF" w:rsidRPr="00D702E1" w:rsidRDefault="00751AFF" w:rsidP="00D702E1">
            <w:pPr>
              <w:pStyle w:val="Tabellentext"/>
            </w:pPr>
            <w:r w:rsidRPr="00D702E1">
              <w:t>7</w:t>
            </w:r>
          </w:p>
        </w:tc>
        <w:tc>
          <w:tcPr>
            <w:tcW w:w="3827" w:type="dxa"/>
            <w:tcBorders>
              <w:top w:val="single" w:sz="12" w:space="0" w:color="auto"/>
              <w:bottom w:val="single" w:sz="12" w:space="0" w:color="auto"/>
            </w:tcBorders>
          </w:tcPr>
          <w:p w14:paraId="60BEF64E" w14:textId="77777777" w:rsidR="00751AFF" w:rsidRPr="00D702E1" w:rsidRDefault="00751AFF" w:rsidP="00D702E1">
            <w:pPr>
              <w:pStyle w:val="Tabellentext"/>
            </w:pPr>
            <w:r w:rsidRPr="00D702E1">
              <w:t>Fehler in der Konvertierung sind anzuzeigen</w:t>
            </w:r>
          </w:p>
        </w:tc>
        <w:tc>
          <w:tcPr>
            <w:tcW w:w="8364" w:type="dxa"/>
            <w:tcBorders>
              <w:top w:val="single" w:sz="12" w:space="0" w:color="auto"/>
              <w:bottom w:val="single" w:sz="12" w:space="0" w:color="auto"/>
            </w:tcBorders>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1F763D">
        <w:tc>
          <w:tcPr>
            <w:tcW w:w="497" w:type="dxa"/>
            <w:tcBorders>
              <w:top w:val="single" w:sz="12" w:space="0" w:color="auto"/>
              <w:left w:val="nil"/>
              <w:bottom w:val="single" w:sz="12" w:space="0" w:color="auto"/>
            </w:tcBorders>
          </w:tcPr>
          <w:p w14:paraId="2BF12538" w14:textId="77777777" w:rsidR="00751AFF" w:rsidRPr="00D702E1" w:rsidRDefault="00751AFF" w:rsidP="00D702E1">
            <w:pPr>
              <w:pStyle w:val="Tabellentext"/>
            </w:pPr>
            <w:r w:rsidRPr="00D702E1">
              <w:t>8</w:t>
            </w:r>
          </w:p>
        </w:tc>
        <w:tc>
          <w:tcPr>
            <w:tcW w:w="3827" w:type="dxa"/>
            <w:tcBorders>
              <w:top w:val="single" w:sz="12" w:space="0" w:color="auto"/>
              <w:bottom w:val="single" w:sz="12" w:space="0" w:color="auto"/>
            </w:tcBorders>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1F763D">
        <w:tc>
          <w:tcPr>
            <w:tcW w:w="497" w:type="dxa"/>
            <w:tcBorders>
              <w:top w:val="single" w:sz="12" w:space="0" w:color="auto"/>
              <w:left w:val="nil"/>
              <w:bottom w:val="single" w:sz="12" w:space="0" w:color="auto"/>
            </w:tcBorders>
          </w:tcPr>
          <w:p w14:paraId="77484435" w14:textId="77777777" w:rsidR="00751AFF" w:rsidRPr="00D702E1" w:rsidRDefault="00751AFF" w:rsidP="00D702E1">
            <w:pPr>
              <w:pStyle w:val="Tabellentext"/>
            </w:pPr>
            <w:r w:rsidRPr="00D702E1">
              <w:t>9</w:t>
            </w:r>
          </w:p>
        </w:tc>
        <w:tc>
          <w:tcPr>
            <w:tcW w:w="3827" w:type="dxa"/>
            <w:tcBorders>
              <w:top w:val="single" w:sz="12" w:space="0" w:color="auto"/>
              <w:bottom w:val="single" w:sz="12" w:space="0" w:color="auto"/>
            </w:tcBorders>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1F763D">
        <w:tc>
          <w:tcPr>
            <w:tcW w:w="497" w:type="dxa"/>
            <w:tcBorders>
              <w:top w:val="single" w:sz="12" w:space="0" w:color="auto"/>
              <w:left w:val="nil"/>
              <w:bottom w:val="single" w:sz="12" w:space="0" w:color="auto"/>
            </w:tcBorders>
          </w:tcPr>
          <w:p w14:paraId="271D4AFA" w14:textId="77777777" w:rsidR="00751AFF" w:rsidRPr="00D702E1" w:rsidRDefault="00751AFF" w:rsidP="00D702E1">
            <w:pPr>
              <w:pStyle w:val="Tabellentext"/>
            </w:pPr>
            <w:r w:rsidRPr="00D702E1">
              <w:t>10</w:t>
            </w:r>
          </w:p>
        </w:tc>
        <w:tc>
          <w:tcPr>
            <w:tcW w:w="3827" w:type="dxa"/>
            <w:tcBorders>
              <w:top w:val="single" w:sz="12" w:space="0" w:color="auto"/>
              <w:bottom w:val="single" w:sz="12" w:space="0" w:color="auto"/>
            </w:tcBorders>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1F763D">
        <w:tc>
          <w:tcPr>
            <w:tcW w:w="497" w:type="dxa"/>
            <w:tcBorders>
              <w:top w:val="single" w:sz="12" w:space="0" w:color="auto"/>
              <w:left w:val="nil"/>
              <w:bottom w:val="single" w:sz="12" w:space="0" w:color="auto"/>
            </w:tcBorders>
          </w:tcPr>
          <w:p w14:paraId="66DB27EC" w14:textId="77777777" w:rsidR="00751AFF" w:rsidRPr="00D702E1" w:rsidRDefault="00751AFF" w:rsidP="00D702E1">
            <w:pPr>
              <w:pStyle w:val="Tabellentext"/>
            </w:pPr>
            <w:r w:rsidRPr="00D702E1">
              <w:t>11</w:t>
            </w:r>
          </w:p>
        </w:tc>
        <w:tc>
          <w:tcPr>
            <w:tcW w:w="3827" w:type="dxa"/>
            <w:tcBorders>
              <w:top w:val="single" w:sz="12" w:space="0" w:color="auto"/>
              <w:bottom w:val="single" w:sz="12" w:space="0" w:color="auto"/>
            </w:tcBorders>
          </w:tcPr>
          <w:p w14:paraId="00976F2A" w14:textId="77777777" w:rsidR="00751AFF" w:rsidRPr="00D702E1" w:rsidRDefault="00751AFF" w:rsidP="00D702E1">
            <w:pPr>
              <w:pStyle w:val="Tabellentext"/>
            </w:pPr>
            <w:r w:rsidRPr="00D702E1">
              <w:t>Mehrbenutzerfähigkeit</w:t>
            </w:r>
          </w:p>
        </w:tc>
        <w:tc>
          <w:tcPr>
            <w:tcW w:w="8364" w:type="dxa"/>
            <w:tcBorders>
              <w:top w:val="single" w:sz="12" w:space="0" w:color="auto"/>
              <w:bottom w:val="single" w:sz="12" w:space="0" w:color="auto"/>
            </w:tcBorders>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1F763D">
        <w:tc>
          <w:tcPr>
            <w:tcW w:w="497" w:type="dxa"/>
            <w:tcBorders>
              <w:top w:val="single" w:sz="12" w:space="0" w:color="auto"/>
              <w:left w:val="nil"/>
              <w:bottom w:val="single" w:sz="12" w:space="0" w:color="auto"/>
            </w:tcBorders>
          </w:tcPr>
          <w:p w14:paraId="43BA0FEA" w14:textId="77777777" w:rsidR="00751AFF" w:rsidRPr="00D702E1" w:rsidRDefault="00751AFF" w:rsidP="00D702E1">
            <w:pPr>
              <w:pStyle w:val="Tabellentext"/>
            </w:pPr>
            <w:r w:rsidRPr="00D702E1">
              <w:t>12</w:t>
            </w:r>
          </w:p>
        </w:tc>
        <w:tc>
          <w:tcPr>
            <w:tcW w:w="3827" w:type="dxa"/>
            <w:tcBorders>
              <w:top w:val="single" w:sz="12" w:space="0" w:color="auto"/>
              <w:bottom w:val="single" w:sz="12" w:space="0" w:color="auto"/>
            </w:tcBorders>
          </w:tcPr>
          <w:p w14:paraId="54015CA6" w14:textId="77777777" w:rsidR="00751AFF" w:rsidRPr="00D702E1" w:rsidRDefault="00751AFF" w:rsidP="00D702E1">
            <w:pPr>
              <w:pStyle w:val="Tabellentext"/>
            </w:pPr>
            <w:r w:rsidRPr="00D702E1">
              <w:t>sichere Benutzerauthentifizierung</w:t>
            </w:r>
          </w:p>
        </w:tc>
        <w:tc>
          <w:tcPr>
            <w:tcW w:w="8364" w:type="dxa"/>
            <w:tcBorders>
              <w:top w:val="single" w:sz="12" w:space="0" w:color="auto"/>
              <w:bottom w:val="single" w:sz="12" w:space="0" w:color="auto"/>
            </w:tcBorders>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1F763D">
        <w:tc>
          <w:tcPr>
            <w:tcW w:w="497" w:type="dxa"/>
            <w:tcBorders>
              <w:top w:val="single" w:sz="12" w:space="0" w:color="auto"/>
              <w:left w:val="nil"/>
              <w:bottom w:val="single" w:sz="12" w:space="0" w:color="auto"/>
            </w:tcBorders>
          </w:tcPr>
          <w:p w14:paraId="57C6C5F4" w14:textId="77777777" w:rsidR="00751AFF" w:rsidRPr="00D702E1" w:rsidRDefault="00751AFF" w:rsidP="00D702E1">
            <w:pPr>
              <w:pStyle w:val="Tabellentext"/>
            </w:pPr>
            <w:r w:rsidRPr="00D702E1">
              <w:t>13</w:t>
            </w:r>
          </w:p>
        </w:tc>
        <w:tc>
          <w:tcPr>
            <w:tcW w:w="3827" w:type="dxa"/>
            <w:tcBorders>
              <w:top w:val="single" w:sz="12" w:space="0" w:color="auto"/>
              <w:bottom w:val="single" w:sz="12" w:space="0" w:color="auto"/>
            </w:tcBorders>
          </w:tcPr>
          <w:p w14:paraId="7FA50464" w14:textId="77777777" w:rsidR="00751AFF" w:rsidRPr="00D702E1" w:rsidRDefault="00751AFF" w:rsidP="00D702E1">
            <w:pPr>
              <w:pStyle w:val="Tabellentext"/>
            </w:pPr>
            <w:r w:rsidRPr="00D702E1">
              <w:t>verschlüsselte Kommunikation über HTTPS</w:t>
            </w:r>
          </w:p>
        </w:tc>
        <w:tc>
          <w:tcPr>
            <w:tcW w:w="8364" w:type="dxa"/>
            <w:tcBorders>
              <w:top w:val="single" w:sz="12" w:space="0" w:color="auto"/>
              <w:bottom w:val="single" w:sz="12" w:space="0" w:color="auto"/>
            </w:tcBorders>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1F763D">
        <w:tc>
          <w:tcPr>
            <w:tcW w:w="497" w:type="dxa"/>
            <w:tcBorders>
              <w:top w:val="single" w:sz="12" w:space="0" w:color="auto"/>
              <w:left w:val="nil"/>
              <w:bottom w:val="single" w:sz="12" w:space="0" w:color="auto"/>
            </w:tcBorders>
          </w:tcPr>
          <w:p w14:paraId="6F2181C9" w14:textId="77777777" w:rsidR="00751AFF" w:rsidRPr="00D702E1" w:rsidRDefault="00751AFF" w:rsidP="00D702E1">
            <w:pPr>
              <w:pStyle w:val="Tabellentext"/>
            </w:pPr>
            <w:r w:rsidRPr="00D702E1">
              <w:t>14</w:t>
            </w:r>
          </w:p>
        </w:tc>
        <w:tc>
          <w:tcPr>
            <w:tcW w:w="3827" w:type="dxa"/>
            <w:tcBorders>
              <w:top w:val="single" w:sz="12" w:space="0" w:color="auto"/>
              <w:bottom w:val="single" w:sz="12" w:space="0" w:color="auto"/>
            </w:tcBorders>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1F763D">
        <w:tc>
          <w:tcPr>
            <w:tcW w:w="497" w:type="dxa"/>
            <w:tcBorders>
              <w:top w:val="single" w:sz="12" w:space="0" w:color="auto"/>
              <w:left w:val="nil"/>
            </w:tcBorders>
          </w:tcPr>
          <w:p w14:paraId="409C294D" w14:textId="63983ABF" w:rsidR="00425BDE" w:rsidRPr="00D702E1" w:rsidRDefault="00425BDE" w:rsidP="00D702E1">
            <w:pPr>
              <w:pStyle w:val="Tabellentext"/>
            </w:pPr>
            <w:r w:rsidRPr="00D702E1">
              <w:t>15</w:t>
            </w:r>
          </w:p>
        </w:tc>
        <w:tc>
          <w:tcPr>
            <w:tcW w:w="3827" w:type="dxa"/>
            <w:tcBorders>
              <w:top w:val="single" w:sz="12" w:space="0" w:color="auto"/>
            </w:tcBorders>
          </w:tcPr>
          <w:p w14:paraId="41E94644" w14:textId="03C26E51" w:rsidR="00425BDE" w:rsidRPr="00D702E1" w:rsidRDefault="00425BDE" w:rsidP="00D702E1">
            <w:pPr>
              <w:pStyle w:val="Tabellentext"/>
            </w:pPr>
            <w:r w:rsidRPr="00D702E1">
              <w:t>detaillierte Protokollierung der Benutzeraktivitäten</w:t>
            </w:r>
          </w:p>
        </w:tc>
        <w:tc>
          <w:tcPr>
            <w:tcW w:w="8364" w:type="dxa"/>
            <w:tcBorders>
              <w:top w:val="single" w:sz="12" w:space="0" w:color="auto"/>
            </w:tcBorders>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D702E1" w:rsidRDefault="00425BDE" w:rsidP="00D702E1">
            <w:pPr>
              <w:pStyle w:val="Tabellentext"/>
            </w:pPr>
            <w:r w:rsidRPr="00D702E1">
              <w:t>nicht funktional</w:t>
            </w:r>
          </w:p>
        </w:tc>
      </w:tr>
    </w:tbl>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3BB7D1F" w:rsidR="0063776B" w:rsidRDefault="0063776B" w:rsidP="0063776B">
      <w:pPr>
        <w:pStyle w:val="Tabellentitel"/>
      </w:pPr>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406D3EF4" w14:textId="77777777" w:rsidR="00D376F1" w:rsidRPr="00D376F1" w:rsidRDefault="00554A27" w:rsidP="00D376F1">
      <w:pPr>
        <w:pStyle w:val="Literaturverzeichnis"/>
      </w:pPr>
      <w:r w:rsidRPr="00554A27">
        <w:fldChar w:fldCharType="begin"/>
      </w:r>
      <w:r w:rsidR="006A0488">
        <w:instrText xml:space="preserve"> ADDIN ZOTERO_BIBL {"uncited":[],"omitted":[],"custom":[]} CSL_BIBLIOGRAPHY </w:instrText>
      </w:r>
      <w:r w:rsidRPr="00554A27">
        <w:fldChar w:fldCharType="separate"/>
      </w:r>
      <w:r w:rsidR="00D376F1" w:rsidRPr="00D376F1">
        <w:t xml:space="preserve">Aichele, C., &amp; Schönberger, M. (Hrsg.). (2014). </w:t>
      </w:r>
      <w:r w:rsidR="00D376F1" w:rsidRPr="00D376F1">
        <w:rPr>
          <w:i/>
          <w:iCs/>
        </w:rPr>
        <w:t>App4U: Mehrwerte durch Apps im B2B und B2C</w:t>
      </w:r>
      <w:r w:rsidR="00D376F1" w:rsidRPr="00D376F1">
        <w:t>. Springer Fachmedien Wiesbaden. https://doi.org/10.1007/978-3-8348-2436-3</w:t>
      </w:r>
    </w:p>
    <w:p w14:paraId="3A14DE1F" w14:textId="77777777" w:rsidR="00D376F1" w:rsidRPr="00D376F1" w:rsidRDefault="00D376F1" w:rsidP="00D376F1">
      <w:pPr>
        <w:pStyle w:val="Literaturverzeichnis"/>
      </w:pPr>
      <w:r w:rsidRPr="00D376F1">
        <w:t xml:space="preserve">Alpar, P., Alt, R., Bensberg, F., &amp; Czarnecki, C. (2023). </w:t>
      </w:r>
      <w:r w:rsidRPr="00D376F1">
        <w:rPr>
          <w:i/>
          <w:iCs/>
        </w:rPr>
        <w:t>Anwendungsorientierte Wirtschaftsinformatik: Strategische Planung, Entwicklung und Nutzung von Informationssystemen</w:t>
      </w:r>
      <w:r w:rsidRPr="00D376F1">
        <w:t>. Springer Fachmedien Wiesbaden. https://doi.org/10.1007/978-3-658-40352-2</w:t>
      </w:r>
    </w:p>
    <w:p w14:paraId="4D9A300A" w14:textId="77777777" w:rsidR="00D376F1" w:rsidRPr="00D376F1" w:rsidRDefault="00D376F1" w:rsidP="00D376F1">
      <w:pPr>
        <w:pStyle w:val="Literaturverzeichnis"/>
      </w:pPr>
      <w:r w:rsidRPr="00D376F1">
        <w:t xml:space="preserve">Alt, R., Auth, G., &amp; Kögler, C. (2017). </w:t>
      </w:r>
      <w:r w:rsidRPr="00D376F1">
        <w:rPr>
          <w:i/>
          <w:iCs/>
        </w:rPr>
        <w:t>Innovationsorientiertes IT-Management mit DevOps</w:t>
      </w:r>
      <w:r w:rsidRPr="00D376F1">
        <w:t>. Springer Fachmedien Wiesbaden. https://doi.org/10.1007/978-3-658-18704-0</w:t>
      </w:r>
    </w:p>
    <w:p w14:paraId="2F31D53D" w14:textId="77777777" w:rsidR="00D376F1" w:rsidRPr="00D376F1" w:rsidRDefault="00D376F1" w:rsidP="00D376F1">
      <w:pPr>
        <w:pStyle w:val="Literaturverzeichnis"/>
      </w:pPr>
      <w:r w:rsidRPr="00D376F1">
        <w:t xml:space="preserve">Bayer, M. (2023). </w:t>
      </w:r>
      <w:r w:rsidRPr="00D376F1">
        <w:rPr>
          <w:i/>
          <w:iCs/>
        </w:rPr>
        <w:t>Installation von Tomcat und EDI-Portal</w:t>
      </w:r>
      <w:r w:rsidRPr="00D376F1">
        <w:t>. Softzoll GmbH &amp; Co. KG.</w:t>
      </w:r>
    </w:p>
    <w:p w14:paraId="25CE4454" w14:textId="77777777" w:rsidR="00D376F1" w:rsidRPr="00D376F1" w:rsidRDefault="00D376F1" w:rsidP="00D376F1">
      <w:pPr>
        <w:pStyle w:val="Literaturverzeichnis"/>
      </w:pPr>
      <w:r w:rsidRPr="00D376F1">
        <w:t xml:space="preserve">Bechmann, R., &amp; Landerer, S. (2010). </w:t>
      </w:r>
      <w:r w:rsidRPr="00D376F1">
        <w:rPr>
          <w:i/>
          <w:iCs/>
        </w:rPr>
        <w:t>Qualitätsmanagement und kontinuierlicher Verbesserungsprozess</w:t>
      </w:r>
      <w:r w:rsidRPr="00D376F1">
        <w:t>. Bund-Verl.</w:t>
      </w:r>
    </w:p>
    <w:p w14:paraId="752002B5" w14:textId="77777777" w:rsidR="00D376F1" w:rsidRPr="00D376F1" w:rsidRDefault="00D376F1" w:rsidP="00D376F1">
      <w:pPr>
        <w:pStyle w:val="Literaturverzeichnis"/>
      </w:pPr>
      <w:r w:rsidRPr="00D376F1">
        <w:t xml:space="preserve">Beifuss, A., &amp; Holzbaur, U. (2020). </w:t>
      </w:r>
      <w:r w:rsidRPr="00D376F1">
        <w:rPr>
          <w:i/>
          <w:iCs/>
        </w:rPr>
        <w:t>Projektmanagement für Studierende: Strategie und Methode für ein erfolgreiches Studium</w:t>
      </w:r>
      <w:r w:rsidRPr="00D376F1">
        <w:t>. Springer Fachmedien Wiesbaden. https://doi.org/10.1007/978-3-658-32664-7</w:t>
      </w:r>
    </w:p>
    <w:p w14:paraId="6814E2CC" w14:textId="77777777" w:rsidR="00D376F1" w:rsidRPr="00D376F1" w:rsidRDefault="00D376F1" w:rsidP="00D376F1">
      <w:pPr>
        <w:pStyle w:val="Literaturverzeichnis"/>
      </w:pPr>
      <w:r w:rsidRPr="00D376F1">
        <w:t xml:space="preserve">Broy, M. (2023). </w:t>
      </w:r>
      <w:r w:rsidRPr="00D376F1">
        <w:rPr>
          <w:i/>
          <w:iCs/>
        </w:rPr>
        <w:t>Logische und Methodische Grundlagen der Entwicklung verteilter Systeme: Unter Mitarbeit von Alexander Malkis</w:t>
      </w:r>
      <w:r w:rsidRPr="00D376F1">
        <w:t>. Springer Berlin Heidelberg. https://doi.org/10.1007/978-3-662-67317-1</w:t>
      </w:r>
    </w:p>
    <w:p w14:paraId="044D8E7F" w14:textId="77777777" w:rsidR="00D376F1" w:rsidRPr="00D376F1" w:rsidRDefault="00D376F1" w:rsidP="00D376F1">
      <w:pPr>
        <w:pStyle w:val="Literaturverzeichnis"/>
      </w:pPr>
      <w:r w:rsidRPr="00D376F1">
        <w:t xml:space="preserve">Burnus, H. (2008). </w:t>
      </w:r>
      <w:r w:rsidRPr="00D376F1">
        <w:rPr>
          <w:i/>
          <w:iCs/>
        </w:rPr>
        <w:t>Datenbankentwicklung in IT-Berufen: Eine praktisch orientierte Einführung mit MS Access und MySQL ; [mit Online-Service zum Buch]</w:t>
      </w:r>
      <w:r w:rsidRPr="00D376F1">
        <w:t xml:space="preserve"> (1. Aufl). Vieweg.</w:t>
      </w:r>
    </w:p>
    <w:p w14:paraId="2E603E35" w14:textId="77777777" w:rsidR="00D376F1" w:rsidRPr="00D376F1" w:rsidRDefault="00D376F1" w:rsidP="00D376F1">
      <w:pPr>
        <w:pStyle w:val="Literaturverzeichnis"/>
      </w:pPr>
      <w:r w:rsidRPr="00D376F1">
        <w:lastRenderedPageBreak/>
        <w:t xml:space="preserve">Carle, G., Günther, S., Herold, N., &amp; Posselt, S. (2013). </w:t>
      </w:r>
      <w:r w:rsidRPr="00D376F1">
        <w:rPr>
          <w:i/>
          <w:iCs/>
        </w:rPr>
        <w:t>Was_ist_Subversion_TU_Munich.pdf</w:t>
      </w:r>
      <w:r w:rsidRPr="00D376F1">
        <w:t>. Technische Universität München. https://www.net.in.tum.de/pub/grnvs/2013/svnintro.pdf</w:t>
      </w:r>
    </w:p>
    <w:p w14:paraId="3D3F4734" w14:textId="77777777" w:rsidR="00D376F1" w:rsidRPr="00D376F1" w:rsidRDefault="00D376F1" w:rsidP="00D376F1">
      <w:pPr>
        <w:pStyle w:val="Literaturverzeichnis"/>
      </w:pPr>
      <w:r w:rsidRPr="00D376F1">
        <w:t xml:space="preserve">Frick, D., Gadatsch, A., &amp; Schäffer-Külz, U. G. (2008). </w:t>
      </w:r>
      <w:r w:rsidRPr="00D376F1">
        <w:rPr>
          <w:i/>
          <w:iCs/>
        </w:rPr>
        <w:t>Grundkurs SAP ERP</w:t>
      </w:r>
      <w:r w:rsidRPr="00D376F1">
        <w:t>. Vieweg+Teubner. https://doi.org/10.1007/978-3-8348-9264-5</w:t>
      </w:r>
    </w:p>
    <w:p w14:paraId="3F9B6876" w14:textId="77777777" w:rsidR="00D376F1" w:rsidRPr="00D376F1" w:rsidRDefault="00D376F1" w:rsidP="00D376F1">
      <w:pPr>
        <w:pStyle w:val="Literaturverzeichnis"/>
      </w:pPr>
      <w:r w:rsidRPr="00D376F1">
        <w:t xml:space="preserve">Frühauf, K., Ludewig, J., &amp; Sandmayr, H. (2007). </w:t>
      </w:r>
      <w:r w:rsidRPr="00D376F1">
        <w:rPr>
          <w:i/>
          <w:iCs/>
        </w:rPr>
        <w:t>Software-Prüfung: Eine Anleitung zum Test und zur Inspektion</w:t>
      </w:r>
      <w:r w:rsidRPr="00D376F1">
        <w:t xml:space="preserve"> (6.). vdf Hochschulverlag AG.</w:t>
      </w:r>
    </w:p>
    <w:p w14:paraId="48035726" w14:textId="77777777" w:rsidR="00D376F1" w:rsidRPr="00D376F1" w:rsidRDefault="00D376F1" w:rsidP="00D376F1">
      <w:pPr>
        <w:pStyle w:val="Literaturverzeichnis"/>
      </w:pPr>
      <w:r w:rsidRPr="00D376F1">
        <w:t xml:space="preserve">Halstenberg, J., Pfitzinger, B., &amp; Jestädt, T. (2020). </w:t>
      </w:r>
      <w:r w:rsidRPr="00D376F1">
        <w:rPr>
          <w:i/>
          <w:iCs/>
        </w:rPr>
        <w:t>DevOps: Ein Überblick</w:t>
      </w:r>
      <w:r w:rsidRPr="00D376F1">
        <w:t>. Springer Fachmedien Wiesbaden. https://doi.org/10.1007/978-3-658-31405-7</w:t>
      </w:r>
    </w:p>
    <w:p w14:paraId="4333364E" w14:textId="77777777" w:rsidR="00D376F1" w:rsidRPr="00D376F1" w:rsidRDefault="00D376F1" w:rsidP="00D376F1">
      <w:pPr>
        <w:pStyle w:val="Literaturverzeichnis"/>
      </w:pPr>
      <w:r w:rsidRPr="00D376F1">
        <w:t xml:space="preserve">Herrmann, A. (2022). </w:t>
      </w:r>
      <w:r w:rsidRPr="00D376F1">
        <w:rPr>
          <w:i/>
          <w:iCs/>
        </w:rPr>
        <w:t>Grundlagen der Anforderungsanalyse: Standardkonformes Requirements Engineering</w:t>
      </w:r>
      <w:r w:rsidRPr="00D376F1">
        <w:t>. Springer Fachmedien Wiesbaden. https://doi.org/10.1007/978-3-658-35460-2</w:t>
      </w:r>
    </w:p>
    <w:p w14:paraId="1EB71E96" w14:textId="77777777" w:rsidR="00D376F1" w:rsidRPr="00D376F1" w:rsidRDefault="00D376F1" w:rsidP="00D376F1">
      <w:pPr>
        <w:pStyle w:val="Literaturverzeichnis"/>
      </w:pPr>
      <w:r w:rsidRPr="00D376F1">
        <w:t xml:space="preserve">Hoffmann, D. W. (2013). </w:t>
      </w:r>
      <w:r w:rsidRPr="00D376F1">
        <w:rPr>
          <w:i/>
          <w:iCs/>
        </w:rPr>
        <w:t>Software-Qualität</w:t>
      </w:r>
      <w:r w:rsidRPr="00D376F1">
        <w:t>. Springer Berlin Heidelberg. https://doi.org/10.1007/978-3-642-35700-8</w:t>
      </w:r>
    </w:p>
    <w:p w14:paraId="721D2892" w14:textId="77777777" w:rsidR="00D376F1" w:rsidRPr="00D376F1" w:rsidRDefault="00D376F1" w:rsidP="00D376F1">
      <w:pPr>
        <w:pStyle w:val="Literaturverzeichnis"/>
      </w:pPr>
      <w:r w:rsidRPr="00D376F1">
        <w:t xml:space="preserve">Kaufmann, J., &amp; Mülder, W. (2023). </w:t>
      </w:r>
      <w:r w:rsidRPr="00D376F1">
        <w:rPr>
          <w:i/>
          <w:iCs/>
        </w:rPr>
        <w:t>Grundkurs Wirtschaftsinformatik: Eine kompakte und praxisorientierte Einführung</w:t>
      </w:r>
      <w:r w:rsidRPr="00D376F1">
        <w:t>. Springer Fachmedien Wiesbaden. https://doi.org/10.1007/978-3-658-37937-7</w:t>
      </w:r>
    </w:p>
    <w:p w14:paraId="63AA5F33" w14:textId="77777777" w:rsidR="00D376F1" w:rsidRPr="00D376F1" w:rsidRDefault="00D376F1" w:rsidP="00D376F1">
      <w:pPr>
        <w:pStyle w:val="Literaturverzeichnis"/>
      </w:pPr>
      <w:r w:rsidRPr="00D376F1">
        <w:t xml:space="preserve">Kirner, E., Armbruster, H., &amp; Kinkel, S. (2006). </w:t>
      </w:r>
      <w:r w:rsidRPr="00D376F1">
        <w:rPr>
          <w:i/>
          <w:iCs/>
        </w:rPr>
        <w:t>Kontinuierlicher Verbesserungsprozess-Baustein zur Prozessinnovation in KMU: Nutzung und Effekte von KVP im Verarbeitenden Gewerbe</w:t>
      </w:r>
      <w:r w:rsidRPr="00D376F1">
        <w:t>. Mitteilungen aus der ISI-Erhebung-Modernisierung der Produktion.</w:t>
      </w:r>
    </w:p>
    <w:p w14:paraId="1A13129A" w14:textId="77777777" w:rsidR="00D376F1" w:rsidRPr="00D376F1" w:rsidRDefault="00D376F1" w:rsidP="00D376F1">
      <w:pPr>
        <w:pStyle w:val="Literaturverzeichnis"/>
      </w:pPr>
      <w:r w:rsidRPr="00D376F1">
        <w:t xml:space="preserve">Krallmann, H., Schönherr, M., &amp; Trier, M. (2013). </w:t>
      </w:r>
      <w:r w:rsidRPr="00D376F1">
        <w:rPr>
          <w:i/>
          <w:iCs/>
        </w:rPr>
        <w:t>Systemanalyse im Unternehmen</w:t>
      </w:r>
      <w:r w:rsidRPr="00D376F1">
        <w:t xml:space="preserve"> (6. Aufl.). Oldenbourg Verlag München Wien.</w:t>
      </w:r>
    </w:p>
    <w:p w14:paraId="68BD6713" w14:textId="77777777" w:rsidR="00D376F1" w:rsidRPr="00D376F1" w:rsidRDefault="00D376F1" w:rsidP="00D376F1">
      <w:pPr>
        <w:pStyle w:val="Literaturverzeichnis"/>
      </w:pPr>
      <w:r w:rsidRPr="00D376F1">
        <w:lastRenderedPageBreak/>
        <w:t xml:space="preserve">Kusay-Merkle, U. (2018). </w:t>
      </w:r>
      <w:r w:rsidRPr="00D376F1">
        <w:rPr>
          <w:i/>
          <w:iCs/>
        </w:rPr>
        <w:t>Agiles Projektmanagement im Berufsalltag: Für mittlere und kleine Projekte</w:t>
      </w:r>
      <w:r w:rsidRPr="00D376F1">
        <w:t>. Springer Berlin Heidelberg. https://doi.org/10.1007/978-3-662-56800-2</w:t>
      </w:r>
    </w:p>
    <w:p w14:paraId="45282888" w14:textId="77777777" w:rsidR="00D376F1" w:rsidRPr="00D376F1" w:rsidRDefault="00D376F1" w:rsidP="00D376F1">
      <w:pPr>
        <w:pStyle w:val="Literaturverzeichnis"/>
      </w:pPr>
      <w:r w:rsidRPr="00D376F1">
        <w:t xml:space="preserve">Meier, A. (2010). </w:t>
      </w:r>
      <w:r w:rsidRPr="00D376F1">
        <w:rPr>
          <w:i/>
          <w:iCs/>
        </w:rPr>
        <w:t>Relationale und postrelationale Datenbanken</w:t>
      </w:r>
      <w:r w:rsidRPr="00D376F1">
        <w:t>. Springer Berlin Heidelberg. https://doi.org/10.1007/978-3-642-05256-9</w:t>
      </w:r>
    </w:p>
    <w:p w14:paraId="30A7C113" w14:textId="77777777" w:rsidR="00D376F1" w:rsidRPr="00D376F1" w:rsidRDefault="00D376F1" w:rsidP="00D376F1">
      <w:pPr>
        <w:pStyle w:val="Literaturverzeichnis"/>
      </w:pPr>
      <w:r w:rsidRPr="00D376F1">
        <w:t xml:space="preserve">ORACLE. (2023). </w:t>
      </w:r>
      <w:r w:rsidRPr="00D376F1">
        <w:rPr>
          <w:i/>
          <w:iCs/>
        </w:rPr>
        <w:t>ORACLE Java Tutorials</w:t>
      </w:r>
      <w:r w:rsidRPr="00D376F1">
        <w:t>. https://docs.oracle.com/javase/tutorial/jdbc/overview/index.html</w:t>
      </w:r>
    </w:p>
    <w:p w14:paraId="2EA6BD4F" w14:textId="77777777" w:rsidR="00D376F1" w:rsidRPr="00D376F1" w:rsidRDefault="00D376F1" w:rsidP="00D376F1">
      <w:pPr>
        <w:pStyle w:val="Literaturverzeichnis"/>
      </w:pPr>
      <w:r w:rsidRPr="00D376F1">
        <w:t xml:space="preserve">Pekša, J. (2018). Extensible Portfolio of Forecasting Methods for ERP Systems: Integration Approach. </w:t>
      </w:r>
      <w:r w:rsidRPr="00D376F1">
        <w:rPr>
          <w:i/>
          <w:iCs/>
        </w:rPr>
        <w:t>Information Technology and Management Science</w:t>
      </w:r>
      <w:r w:rsidRPr="00D376F1">
        <w:t xml:space="preserve">, </w:t>
      </w:r>
      <w:r w:rsidRPr="00D376F1">
        <w:rPr>
          <w:i/>
          <w:iCs/>
        </w:rPr>
        <w:t>21</w:t>
      </w:r>
      <w:r w:rsidRPr="00D376F1">
        <w:t>, 64–68. https://doi.org/10.7250/itms-2018-0010</w:t>
      </w:r>
    </w:p>
    <w:p w14:paraId="4DB95D82" w14:textId="77777777" w:rsidR="00D376F1" w:rsidRPr="00D376F1" w:rsidRDefault="00D376F1" w:rsidP="00D376F1">
      <w:pPr>
        <w:pStyle w:val="Literaturverzeichnis"/>
      </w:pPr>
      <w:r w:rsidRPr="00D376F1">
        <w:t xml:space="preserve">Scheer, A.-W., Abolhassan, F., Jost, W., &amp; Kirchmer, M. (Hrsg.). (2003). </w:t>
      </w:r>
      <w:r w:rsidRPr="00D376F1">
        <w:rPr>
          <w:i/>
          <w:iCs/>
        </w:rPr>
        <w:t>Change Management im Unternehmen</w:t>
      </w:r>
      <w:r w:rsidRPr="00D376F1">
        <w:t>. Springer Berlin Heidelberg. https://doi.org/10.1007/978-3-642-19020-9</w:t>
      </w:r>
    </w:p>
    <w:p w14:paraId="5B452DF3" w14:textId="77777777" w:rsidR="00D376F1" w:rsidRPr="00D376F1" w:rsidRDefault="00D376F1" w:rsidP="00D376F1">
      <w:pPr>
        <w:pStyle w:val="Literaturverzeichnis"/>
      </w:pPr>
      <w:r w:rsidRPr="00D376F1">
        <w:t xml:space="preserve">Simons, A., Niehaves, B., Niehaves, B., Reimer, K., &amp; vom Brocke, J. (2009). RECONSTRUCTING THE GIANT: ON THE IMPORTANCE OF RIGOUR IN DOCUMENTING THE LITERATURE SEARCH PROCESS. </w:t>
      </w:r>
      <w:r w:rsidRPr="00D376F1">
        <w:rPr>
          <w:i/>
          <w:iCs/>
        </w:rPr>
        <w:t>AIS Electronic Library</w:t>
      </w:r>
      <w:r w:rsidRPr="00D376F1">
        <w:t>. https://aisel.aisnet.org/ecis2009</w:t>
      </w:r>
    </w:p>
    <w:p w14:paraId="0800A86F" w14:textId="77777777" w:rsidR="00D376F1" w:rsidRPr="00D376F1" w:rsidRDefault="00D376F1" w:rsidP="00D376F1">
      <w:pPr>
        <w:pStyle w:val="Literaturverzeichnis"/>
      </w:pPr>
      <w:r w:rsidRPr="00D376F1">
        <w:t xml:space="preserve">SOPHIST GmbH, &amp; Rupp, C. (2013). </w:t>
      </w:r>
      <w:r w:rsidRPr="00D376F1">
        <w:rPr>
          <w:i/>
          <w:iCs/>
        </w:rPr>
        <w:t>Systemanalyse kompakt</w:t>
      </w:r>
      <w:r w:rsidRPr="00D376F1">
        <w:t>. Springer Berlin Heidelberg. https://doi.org/10.1007/978-3-642-35446-5</w:t>
      </w:r>
    </w:p>
    <w:p w14:paraId="1C4A660B" w14:textId="77777777" w:rsidR="00D376F1" w:rsidRPr="00D376F1" w:rsidRDefault="00D376F1" w:rsidP="00D376F1">
      <w:pPr>
        <w:pStyle w:val="Literaturverzeichnis"/>
      </w:pPr>
      <w:r w:rsidRPr="00D376F1">
        <w:t xml:space="preserve">Timinger, H. (2015). </w:t>
      </w:r>
      <w:r w:rsidRPr="00D376F1">
        <w:rPr>
          <w:i/>
          <w:iCs/>
        </w:rPr>
        <w:t>Wiley-Schnellkurs Projektmanagement</w:t>
      </w:r>
      <w:r w:rsidRPr="00D376F1">
        <w:t>. Wiley-VCH Verlag GmbH &amp; Co. KGaA.</w:t>
      </w:r>
    </w:p>
    <w:p w14:paraId="6D3984EB" w14:textId="77777777" w:rsidR="00D376F1" w:rsidRPr="00D376F1" w:rsidRDefault="00D376F1" w:rsidP="00D376F1">
      <w:pPr>
        <w:pStyle w:val="Literaturverzeichnis"/>
      </w:pPr>
      <w:r w:rsidRPr="00D376F1">
        <w:t xml:space="preserve">Valentini, U., Weißbach, R., Fahney, R., Gartung, T., Glunde, J., Herrmann, A., Hoffmann, A., &amp; Knauss, E. (2013). </w:t>
      </w:r>
      <w:r w:rsidRPr="00D376F1">
        <w:rPr>
          <w:i/>
          <w:iCs/>
        </w:rPr>
        <w:t>Requirements Engineering und Projektmanagement</w:t>
      </w:r>
      <w:r w:rsidRPr="00D376F1">
        <w:t xml:space="preserve"> (A. Herrmann, E. Knauss, &amp; R. Weißbach, Hrsg.). Springer Berlin Heidelberg. https://doi.org/10.1007/978-3-642-29432-7</w:t>
      </w:r>
    </w:p>
    <w:p w14:paraId="52AD0BCE" w14:textId="77777777" w:rsidR="00D376F1" w:rsidRPr="00D376F1" w:rsidRDefault="00D376F1" w:rsidP="00D376F1">
      <w:pPr>
        <w:pStyle w:val="Literaturverzeichnis"/>
      </w:pPr>
      <w:r w:rsidRPr="00D376F1">
        <w:lastRenderedPageBreak/>
        <w:t xml:space="preserve">Wack, J. (2007). </w:t>
      </w:r>
      <w:r w:rsidRPr="00D376F1">
        <w:rPr>
          <w:i/>
          <w:iCs/>
        </w:rPr>
        <w:t>Risikomanagement für IT-Projekte</w:t>
      </w:r>
      <w:r w:rsidRPr="00D376F1">
        <w:t xml:space="preserve"> (1. Aufl). Dt. Univ.-Verl.</w:t>
      </w:r>
    </w:p>
    <w:p w14:paraId="2A6A5458" w14:textId="5607C88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CEE7D55" w:rsidR="0070488F" w:rsidRPr="003B7C82" w:rsidRDefault="00F07FAC">
      <w:pPr>
        <w:pStyle w:val="Grundtext"/>
      </w:pPr>
      <w:r w:rsidRPr="0052585C">
        <w:t xml:space="preserve">Berlin, den 99. Januar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58FBE" w14:textId="77777777" w:rsidR="001B6794" w:rsidRDefault="001B6794">
      <w:r>
        <w:separator/>
      </w:r>
    </w:p>
  </w:endnote>
  <w:endnote w:type="continuationSeparator" w:id="0">
    <w:p w14:paraId="5D7B7704" w14:textId="77777777" w:rsidR="001B6794" w:rsidRDefault="001B6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95E31" w14:textId="77777777" w:rsidR="001B6794" w:rsidRDefault="001B6794">
      <w:r>
        <w:separator/>
      </w:r>
    </w:p>
  </w:footnote>
  <w:footnote w:type="continuationSeparator" w:id="0">
    <w:p w14:paraId="0EF4AE76" w14:textId="77777777" w:rsidR="001B6794" w:rsidRDefault="001B67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574E2C" w:rsidRDefault="00574E2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574E2C" w:rsidRDefault="00574E2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574E2C" w:rsidRDefault="00574E2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7EF66EC"/>
    <w:multiLevelType w:val="hybridMultilevel"/>
    <w:tmpl w:val="2BA0FF76"/>
    <w:lvl w:ilvl="0" w:tplc="024A3C00">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8"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1"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E897171"/>
    <w:multiLevelType w:val="singleLevel"/>
    <w:tmpl w:val="96582CB2"/>
    <w:lvl w:ilvl="0">
      <w:numFmt w:val="decimal"/>
      <w:lvlText w:val="*"/>
      <w:lvlJc w:val="left"/>
    </w:lvl>
  </w:abstractNum>
  <w:abstractNum w:abstractNumId="16" w15:restartNumberingAfterBreak="0">
    <w:nsid w:val="354E3697"/>
    <w:multiLevelType w:val="hybridMultilevel"/>
    <w:tmpl w:val="1742AC7E"/>
    <w:lvl w:ilvl="0" w:tplc="BC70A7C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9" w15:restartNumberingAfterBreak="0">
    <w:nsid w:val="3F4F6FF3"/>
    <w:multiLevelType w:val="hybridMultilevel"/>
    <w:tmpl w:val="3D5A2604"/>
    <w:lvl w:ilvl="0" w:tplc="BC70A7C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2"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F052F77"/>
    <w:multiLevelType w:val="singleLevel"/>
    <w:tmpl w:val="6B867132"/>
    <w:lvl w:ilvl="0">
      <w:numFmt w:val="decimal"/>
      <w:lvlText w:val="*"/>
      <w:lvlJc w:val="left"/>
    </w:lvl>
  </w:abstractNum>
  <w:abstractNum w:abstractNumId="25"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1"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5"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6"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77816A02"/>
    <w:multiLevelType w:val="singleLevel"/>
    <w:tmpl w:val="37A8B15C"/>
    <w:lvl w:ilvl="0">
      <w:numFmt w:val="decimal"/>
      <w:lvlText w:val="*"/>
      <w:lvlJc w:val="left"/>
    </w:lvl>
  </w:abstractNum>
  <w:num w:numId="1" w16cid:durableId="185973261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247763815">
    <w:abstractNumId w:val="8"/>
  </w:num>
  <w:num w:numId="3" w16cid:durableId="272791168">
    <w:abstractNumId w:val="0"/>
  </w:num>
  <w:num w:numId="4" w16cid:durableId="535966883">
    <w:abstractNumId w:val="11"/>
  </w:num>
  <w:num w:numId="5" w16cid:durableId="1470634972">
    <w:abstractNumId w:val="5"/>
  </w:num>
  <w:num w:numId="6" w16cid:durableId="1984264632">
    <w:abstractNumId w:val="25"/>
  </w:num>
  <w:num w:numId="7" w16cid:durableId="2100640550">
    <w:abstractNumId w:val="9"/>
  </w:num>
  <w:num w:numId="8" w16cid:durableId="1358387813">
    <w:abstractNumId w:val="2"/>
  </w:num>
  <w:num w:numId="9" w16cid:durableId="1343698326">
    <w:abstractNumId w:val="28"/>
  </w:num>
  <w:num w:numId="10" w16cid:durableId="2136554710">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433206427">
    <w:abstractNumId w:val="26"/>
  </w:num>
  <w:num w:numId="12" w16cid:durableId="863904893">
    <w:abstractNumId w:val="36"/>
  </w:num>
  <w:num w:numId="13" w16cid:durableId="214243118">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893076927">
    <w:abstractNumId w:val="15"/>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866336318">
    <w:abstractNumId w:val="37"/>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44136677">
    <w:abstractNumId w:val="24"/>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360208792">
    <w:abstractNumId w:val="34"/>
  </w:num>
  <w:num w:numId="18" w16cid:durableId="1472403444">
    <w:abstractNumId w:val="10"/>
  </w:num>
  <w:num w:numId="19" w16cid:durableId="1322470795">
    <w:abstractNumId w:val="31"/>
  </w:num>
  <w:num w:numId="20" w16cid:durableId="2025325100">
    <w:abstractNumId w:val="21"/>
  </w:num>
  <w:num w:numId="21" w16cid:durableId="1016421640">
    <w:abstractNumId w:val="7"/>
  </w:num>
  <w:num w:numId="22" w16cid:durableId="1025866343">
    <w:abstractNumId w:val="32"/>
  </w:num>
  <w:num w:numId="23" w16cid:durableId="573665690">
    <w:abstractNumId w:val="35"/>
  </w:num>
  <w:num w:numId="24" w16cid:durableId="1117026398">
    <w:abstractNumId w:val="18"/>
  </w:num>
  <w:num w:numId="25" w16cid:durableId="1289514065">
    <w:abstractNumId w:val="13"/>
  </w:num>
  <w:num w:numId="26" w16cid:durableId="1836796084">
    <w:abstractNumId w:val="27"/>
  </w:num>
  <w:num w:numId="27" w16cid:durableId="1525943932">
    <w:abstractNumId w:val="13"/>
  </w:num>
  <w:num w:numId="28" w16cid:durableId="503935180">
    <w:abstractNumId w:val="13"/>
  </w:num>
  <w:num w:numId="29" w16cid:durableId="186718132">
    <w:abstractNumId w:val="13"/>
  </w:num>
  <w:num w:numId="30" w16cid:durableId="80034360">
    <w:abstractNumId w:val="0"/>
  </w:num>
  <w:num w:numId="31" w16cid:durableId="1696614355">
    <w:abstractNumId w:val="0"/>
  </w:num>
  <w:num w:numId="32" w16cid:durableId="1564411576">
    <w:abstractNumId w:val="0"/>
  </w:num>
  <w:num w:numId="33" w16cid:durableId="1954748874">
    <w:abstractNumId w:val="0"/>
  </w:num>
  <w:num w:numId="34" w16cid:durableId="558902288">
    <w:abstractNumId w:val="22"/>
  </w:num>
  <w:num w:numId="35" w16cid:durableId="1387216606">
    <w:abstractNumId w:val="29"/>
  </w:num>
  <w:num w:numId="36" w16cid:durableId="1328627127">
    <w:abstractNumId w:val="0"/>
  </w:num>
  <w:num w:numId="37" w16cid:durableId="466241752">
    <w:abstractNumId w:val="12"/>
  </w:num>
  <w:num w:numId="38" w16cid:durableId="983001516">
    <w:abstractNumId w:val="0"/>
  </w:num>
  <w:num w:numId="39" w16cid:durableId="1865098818">
    <w:abstractNumId w:val="0"/>
  </w:num>
  <w:num w:numId="40" w16cid:durableId="1727290193">
    <w:abstractNumId w:val="0"/>
  </w:num>
  <w:num w:numId="41" w16cid:durableId="1169516219">
    <w:abstractNumId w:val="20"/>
  </w:num>
  <w:num w:numId="42" w16cid:durableId="683481467">
    <w:abstractNumId w:val="23"/>
  </w:num>
  <w:num w:numId="43" w16cid:durableId="1063454705">
    <w:abstractNumId w:val="30"/>
  </w:num>
  <w:num w:numId="44" w16cid:durableId="681013361">
    <w:abstractNumId w:val="17"/>
  </w:num>
  <w:num w:numId="45" w16cid:durableId="1577784828">
    <w:abstractNumId w:val="3"/>
  </w:num>
  <w:num w:numId="46" w16cid:durableId="1298804703">
    <w:abstractNumId w:val="33"/>
  </w:num>
  <w:num w:numId="47" w16cid:durableId="1572957331">
    <w:abstractNumId w:val="14"/>
  </w:num>
  <w:num w:numId="48" w16cid:durableId="472714725">
    <w:abstractNumId w:val="16"/>
  </w:num>
  <w:num w:numId="49" w16cid:durableId="291639811">
    <w:abstractNumId w:val="19"/>
  </w:num>
  <w:num w:numId="50" w16cid:durableId="11438899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5B2D"/>
    <w:rsid w:val="0001736D"/>
    <w:rsid w:val="0002169B"/>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716A"/>
    <w:rsid w:val="00067EA5"/>
    <w:rsid w:val="0007344A"/>
    <w:rsid w:val="00076CE3"/>
    <w:rsid w:val="00077FC0"/>
    <w:rsid w:val="00081237"/>
    <w:rsid w:val="00081B82"/>
    <w:rsid w:val="00081D9B"/>
    <w:rsid w:val="00087AC9"/>
    <w:rsid w:val="000924E4"/>
    <w:rsid w:val="00094A32"/>
    <w:rsid w:val="000A2E9D"/>
    <w:rsid w:val="000B2432"/>
    <w:rsid w:val="000B34B6"/>
    <w:rsid w:val="000B5AFC"/>
    <w:rsid w:val="000B69CF"/>
    <w:rsid w:val="000B6C80"/>
    <w:rsid w:val="000C0789"/>
    <w:rsid w:val="000C11F3"/>
    <w:rsid w:val="000C545C"/>
    <w:rsid w:val="000D0D15"/>
    <w:rsid w:val="000D5A18"/>
    <w:rsid w:val="000E2726"/>
    <w:rsid w:val="000E4545"/>
    <w:rsid w:val="000E5E5D"/>
    <w:rsid w:val="000F0833"/>
    <w:rsid w:val="000F266A"/>
    <w:rsid w:val="000F3371"/>
    <w:rsid w:val="000F34CC"/>
    <w:rsid w:val="000F35E0"/>
    <w:rsid w:val="000F4F1F"/>
    <w:rsid w:val="000F6289"/>
    <w:rsid w:val="000F75F5"/>
    <w:rsid w:val="0010067D"/>
    <w:rsid w:val="00101EF8"/>
    <w:rsid w:val="00106103"/>
    <w:rsid w:val="00106246"/>
    <w:rsid w:val="00113D2D"/>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552FE"/>
    <w:rsid w:val="00156BDF"/>
    <w:rsid w:val="00160178"/>
    <w:rsid w:val="00160FA0"/>
    <w:rsid w:val="001722A2"/>
    <w:rsid w:val="00174814"/>
    <w:rsid w:val="00175A3B"/>
    <w:rsid w:val="00177814"/>
    <w:rsid w:val="00182AFA"/>
    <w:rsid w:val="0018678E"/>
    <w:rsid w:val="001A0563"/>
    <w:rsid w:val="001A0D6F"/>
    <w:rsid w:val="001A25A5"/>
    <w:rsid w:val="001A2B3A"/>
    <w:rsid w:val="001A4E97"/>
    <w:rsid w:val="001A5C9A"/>
    <w:rsid w:val="001A6F61"/>
    <w:rsid w:val="001B5CEA"/>
    <w:rsid w:val="001B6794"/>
    <w:rsid w:val="001B6DE7"/>
    <w:rsid w:val="001B6DF6"/>
    <w:rsid w:val="001B768A"/>
    <w:rsid w:val="001C21C3"/>
    <w:rsid w:val="001C26F3"/>
    <w:rsid w:val="001C38A3"/>
    <w:rsid w:val="001C3E88"/>
    <w:rsid w:val="001D1BFE"/>
    <w:rsid w:val="001D2C64"/>
    <w:rsid w:val="001D4EC0"/>
    <w:rsid w:val="001D5B35"/>
    <w:rsid w:val="001E069B"/>
    <w:rsid w:val="001E684B"/>
    <w:rsid w:val="001F11C5"/>
    <w:rsid w:val="001F2F23"/>
    <w:rsid w:val="001F763D"/>
    <w:rsid w:val="001F76B2"/>
    <w:rsid w:val="001F7892"/>
    <w:rsid w:val="00205E63"/>
    <w:rsid w:val="00210F8D"/>
    <w:rsid w:val="00216FE0"/>
    <w:rsid w:val="00217321"/>
    <w:rsid w:val="00227AED"/>
    <w:rsid w:val="00230ED4"/>
    <w:rsid w:val="00232687"/>
    <w:rsid w:val="002357A8"/>
    <w:rsid w:val="002370AF"/>
    <w:rsid w:val="002375F0"/>
    <w:rsid w:val="002424D1"/>
    <w:rsid w:val="00244F4E"/>
    <w:rsid w:val="002507A0"/>
    <w:rsid w:val="00254EE4"/>
    <w:rsid w:val="002556CB"/>
    <w:rsid w:val="002557ED"/>
    <w:rsid w:val="00260C38"/>
    <w:rsid w:val="00262F17"/>
    <w:rsid w:val="0026787A"/>
    <w:rsid w:val="00271EDC"/>
    <w:rsid w:val="00272559"/>
    <w:rsid w:val="002742E7"/>
    <w:rsid w:val="0027596D"/>
    <w:rsid w:val="00275D7A"/>
    <w:rsid w:val="002849FC"/>
    <w:rsid w:val="00285C50"/>
    <w:rsid w:val="002867B8"/>
    <w:rsid w:val="00290D87"/>
    <w:rsid w:val="002925FF"/>
    <w:rsid w:val="002962D2"/>
    <w:rsid w:val="00296D38"/>
    <w:rsid w:val="002A7118"/>
    <w:rsid w:val="002A7760"/>
    <w:rsid w:val="002A7853"/>
    <w:rsid w:val="002B00F3"/>
    <w:rsid w:val="002B1093"/>
    <w:rsid w:val="002B4C9A"/>
    <w:rsid w:val="002C08A0"/>
    <w:rsid w:val="002C1425"/>
    <w:rsid w:val="002C2C3D"/>
    <w:rsid w:val="002C3727"/>
    <w:rsid w:val="002D077A"/>
    <w:rsid w:val="002D4806"/>
    <w:rsid w:val="002D79F1"/>
    <w:rsid w:val="002E0EF3"/>
    <w:rsid w:val="002E33A2"/>
    <w:rsid w:val="002E5B1E"/>
    <w:rsid w:val="002E69BC"/>
    <w:rsid w:val="002F151C"/>
    <w:rsid w:val="002F163C"/>
    <w:rsid w:val="002F4A9A"/>
    <w:rsid w:val="002F4FA4"/>
    <w:rsid w:val="002F55FE"/>
    <w:rsid w:val="00306F14"/>
    <w:rsid w:val="00310081"/>
    <w:rsid w:val="0031417F"/>
    <w:rsid w:val="003147D5"/>
    <w:rsid w:val="00315E59"/>
    <w:rsid w:val="00320C43"/>
    <w:rsid w:val="00322F59"/>
    <w:rsid w:val="003241D4"/>
    <w:rsid w:val="003302CB"/>
    <w:rsid w:val="00335A51"/>
    <w:rsid w:val="00344918"/>
    <w:rsid w:val="00345008"/>
    <w:rsid w:val="00345EC6"/>
    <w:rsid w:val="003504F3"/>
    <w:rsid w:val="003517C8"/>
    <w:rsid w:val="00357833"/>
    <w:rsid w:val="00363720"/>
    <w:rsid w:val="00367509"/>
    <w:rsid w:val="00374A8F"/>
    <w:rsid w:val="0037747D"/>
    <w:rsid w:val="00380709"/>
    <w:rsid w:val="00384578"/>
    <w:rsid w:val="0038717C"/>
    <w:rsid w:val="0039039D"/>
    <w:rsid w:val="00390533"/>
    <w:rsid w:val="0039158C"/>
    <w:rsid w:val="00392F9C"/>
    <w:rsid w:val="00395C14"/>
    <w:rsid w:val="003979F5"/>
    <w:rsid w:val="003A2C33"/>
    <w:rsid w:val="003A327B"/>
    <w:rsid w:val="003A40CB"/>
    <w:rsid w:val="003A6D6A"/>
    <w:rsid w:val="003B45DB"/>
    <w:rsid w:val="003B7C82"/>
    <w:rsid w:val="003C31DA"/>
    <w:rsid w:val="003C454B"/>
    <w:rsid w:val="003D1BD1"/>
    <w:rsid w:val="003D1CA7"/>
    <w:rsid w:val="003D2D0D"/>
    <w:rsid w:val="003D6AD9"/>
    <w:rsid w:val="003E1D4C"/>
    <w:rsid w:val="003E42E7"/>
    <w:rsid w:val="003E6094"/>
    <w:rsid w:val="003E6B95"/>
    <w:rsid w:val="003F015A"/>
    <w:rsid w:val="003F1973"/>
    <w:rsid w:val="003F56A7"/>
    <w:rsid w:val="003F5F99"/>
    <w:rsid w:val="003F7612"/>
    <w:rsid w:val="00400FA8"/>
    <w:rsid w:val="00405C3B"/>
    <w:rsid w:val="00406D74"/>
    <w:rsid w:val="00411719"/>
    <w:rsid w:val="00414F50"/>
    <w:rsid w:val="00416713"/>
    <w:rsid w:val="0041749D"/>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05CE"/>
    <w:rsid w:val="0048178A"/>
    <w:rsid w:val="004836D2"/>
    <w:rsid w:val="004839A7"/>
    <w:rsid w:val="00486154"/>
    <w:rsid w:val="00496868"/>
    <w:rsid w:val="004A1909"/>
    <w:rsid w:val="004A1AE8"/>
    <w:rsid w:val="004A52BA"/>
    <w:rsid w:val="004A7E7D"/>
    <w:rsid w:val="004C5889"/>
    <w:rsid w:val="004C62AE"/>
    <w:rsid w:val="004C7B75"/>
    <w:rsid w:val="004D1BEE"/>
    <w:rsid w:val="004D420C"/>
    <w:rsid w:val="004D6D93"/>
    <w:rsid w:val="004D6DE8"/>
    <w:rsid w:val="004E1593"/>
    <w:rsid w:val="004E203C"/>
    <w:rsid w:val="004F0483"/>
    <w:rsid w:val="004F5549"/>
    <w:rsid w:val="0050241A"/>
    <w:rsid w:val="00506D7B"/>
    <w:rsid w:val="00507C3C"/>
    <w:rsid w:val="00513194"/>
    <w:rsid w:val="00513D6C"/>
    <w:rsid w:val="00514AB8"/>
    <w:rsid w:val="0051722B"/>
    <w:rsid w:val="005179A4"/>
    <w:rsid w:val="00517C43"/>
    <w:rsid w:val="0052133E"/>
    <w:rsid w:val="005218CA"/>
    <w:rsid w:val="005233CF"/>
    <w:rsid w:val="0052585C"/>
    <w:rsid w:val="00532071"/>
    <w:rsid w:val="00534661"/>
    <w:rsid w:val="00534B26"/>
    <w:rsid w:val="00534E6D"/>
    <w:rsid w:val="0054181C"/>
    <w:rsid w:val="00543EAA"/>
    <w:rsid w:val="00547970"/>
    <w:rsid w:val="00547D08"/>
    <w:rsid w:val="00550051"/>
    <w:rsid w:val="00553C52"/>
    <w:rsid w:val="00553EE0"/>
    <w:rsid w:val="00554A27"/>
    <w:rsid w:val="00555899"/>
    <w:rsid w:val="005566F7"/>
    <w:rsid w:val="005570DD"/>
    <w:rsid w:val="00562C87"/>
    <w:rsid w:val="005639AC"/>
    <w:rsid w:val="00566570"/>
    <w:rsid w:val="00567F3D"/>
    <w:rsid w:val="00570956"/>
    <w:rsid w:val="005744C8"/>
    <w:rsid w:val="005744D6"/>
    <w:rsid w:val="00574E2C"/>
    <w:rsid w:val="00575610"/>
    <w:rsid w:val="005812D0"/>
    <w:rsid w:val="0058141F"/>
    <w:rsid w:val="0058227A"/>
    <w:rsid w:val="0058250B"/>
    <w:rsid w:val="00582783"/>
    <w:rsid w:val="00593148"/>
    <w:rsid w:val="005A27BE"/>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9FE"/>
    <w:rsid w:val="005E266A"/>
    <w:rsid w:val="005E7F55"/>
    <w:rsid w:val="005F1734"/>
    <w:rsid w:val="005F4DB1"/>
    <w:rsid w:val="005F6364"/>
    <w:rsid w:val="00607896"/>
    <w:rsid w:val="00611CB5"/>
    <w:rsid w:val="00622DC3"/>
    <w:rsid w:val="00630B2A"/>
    <w:rsid w:val="006320FC"/>
    <w:rsid w:val="00634DCD"/>
    <w:rsid w:val="00635CC2"/>
    <w:rsid w:val="00635FE0"/>
    <w:rsid w:val="006365EC"/>
    <w:rsid w:val="0063776B"/>
    <w:rsid w:val="00637C08"/>
    <w:rsid w:val="006414F9"/>
    <w:rsid w:val="00643082"/>
    <w:rsid w:val="0064466C"/>
    <w:rsid w:val="00644859"/>
    <w:rsid w:val="00645708"/>
    <w:rsid w:val="0064661F"/>
    <w:rsid w:val="0064774F"/>
    <w:rsid w:val="00651522"/>
    <w:rsid w:val="0065189B"/>
    <w:rsid w:val="00651E89"/>
    <w:rsid w:val="006541AF"/>
    <w:rsid w:val="00655372"/>
    <w:rsid w:val="00656F73"/>
    <w:rsid w:val="00657618"/>
    <w:rsid w:val="0065790F"/>
    <w:rsid w:val="006611C0"/>
    <w:rsid w:val="0066260D"/>
    <w:rsid w:val="00662E54"/>
    <w:rsid w:val="00663F7C"/>
    <w:rsid w:val="0066475A"/>
    <w:rsid w:val="0066557E"/>
    <w:rsid w:val="00680307"/>
    <w:rsid w:val="00681E12"/>
    <w:rsid w:val="0069348D"/>
    <w:rsid w:val="00694CB8"/>
    <w:rsid w:val="00695E3D"/>
    <w:rsid w:val="00696E64"/>
    <w:rsid w:val="006A0488"/>
    <w:rsid w:val="006A21DD"/>
    <w:rsid w:val="006A5CFD"/>
    <w:rsid w:val="006A783B"/>
    <w:rsid w:val="006A7899"/>
    <w:rsid w:val="006B0CA0"/>
    <w:rsid w:val="006B2B08"/>
    <w:rsid w:val="006B3D3B"/>
    <w:rsid w:val="006C1438"/>
    <w:rsid w:val="006C56AF"/>
    <w:rsid w:val="006C7A6B"/>
    <w:rsid w:val="006C7AB5"/>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FD5"/>
    <w:rsid w:val="00784AAC"/>
    <w:rsid w:val="00793CA2"/>
    <w:rsid w:val="00794636"/>
    <w:rsid w:val="00796DCB"/>
    <w:rsid w:val="007A2ABA"/>
    <w:rsid w:val="007A2AC6"/>
    <w:rsid w:val="007A3954"/>
    <w:rsid w:val="007B2A1E"/>
    <w:rsid w:val="007B7953"/>
    <w:rsid w:val="007C408D"/>
    <w:rsid w:val="007C71C4"/>
    <w:rsid w:val="007D16C3"/>
    <w:rsid w:val="007D4D42"/>
    <w:rsid w:val="007D549E"/>
    <w:rsid w:val="007E2138"/>
    <w:rsid w:val="007E2812"/>
    <w:rsid w:val="007E574C"/>
    <w:rsid w:val="007E61D7"/>
    <w:rsid w:val="007F1518"/>
    <w:rsid w:val="007F5681"/>
    <w:rsid w:val="007F63CD"/>
    <w:rsid w:val="007F7659"/>
    <w:rsid w:val="00800A68"/>
    <w:rsid w:val="00801EFD"/>
    <w:rsid w:val="00802C62"/>
    <w:rsid w:val="00805DF5"/>
    <w:rsid w:val="00807328"/>
    <w:rsid w:val="00810163"/>
    <w:rsid w:val="00812329"/>
    <w:rsid w:val="008153F9"/>
    <w:rsid w:val="00815C1E"/>
    <w:rsid w:val="00816A70"/>
    <w:rsid w:val="008209FB"/>
    <w:rsid w:val="00820AEC"/>
    <w:rsid w:val="00822BD5"/>
    <w:rsid w:val="00822FFD"/>
    <w:rsid w:val="008250A7"/>
    <w:rsid w:val="00827219"/>
    <w:rsid w:val="00831F08"/>
    <w:rsid w:val="00832D95"/>
    <w:rsid w:val="00832E9F"/>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64E23"/>
    <w:rsid w:val="008732B5"/>
    <w:rsid w:val="00880B8B"/>
    <w:rsid w:val="00881E28"/>
    <w:rsid w:val="00881FA9"/>
    <w:rsid w:val="00883730"/>
    <w:rsid w:val="00885570"/>
    <w:rsid w:val="00887901"/>
    <w:rsid w:val="00887903"/>
    <w:rsid w:val="00891DF7"/>
    <w:rsid w:val="00896CA3"/>
    <w:rsid w:val="00896E35"/>
    <w:rsid w:val="008A2491"/>
    <w:rsid w:val="008A27E7"/>
    <w:rsid w:val="008A4DA6"/>
    <w:rsid w:val="008C08D9"/>
    <w:rsid w:val="008C187F"/>
    <w:rsid w:val="008C4292"/>
    <w:rsid w:val="008C4708"/>
    <w:rsid w:val="008C5016"/>
    <w:rsid w:val="008D05D5"/>
    <w:rsid w:val="008D1AF3"/>
    <w:rsid w:val="008D3EF2"/>
    <w:rsid w:val="008D52E8"/>
    <w:rsid w:val="008D6A9C"/>
    <w:rsid w:val="008E05C6"/>
    <w:rsid w:val="008E0A2B"/>
    <w:rsid w:val="008E7123"/>
    <w:rsid w:val="008E7298"/>
    <w:rsid w:val="008E7535"/>
    <w:rsid w:val="008F21B0"/>
    <w:rsid w:val="008F4A23"/>
    <w:rsid w:val="008F766E"/>
    <w:rsid w:val="009003E4"/>
    <w:rsid w:val="009008D0"/>
    <w:rsid w:val="00901479"/>
    <w:rsid w:val="00901B6A"/>
    <w:rsid w:val="009023B2"/>
    <w:rsid w:val="00905645"/>
    <w:rsid w:val="009104C4"/>
    <w:rsid w:val="00911B22"/>
    <w:rsid w:val="00912063"/>
    <w:rsid w:val="00914040"/>
    <w:rsid w:val="00915063"/>
    <w:rsid w:val="00915A3F"/>
    <w:rsid w:val="00916BBB"/>
    <w:rsid w:val="00917959"/>
    <w:rsid w:val="00922FBF"/>
    <w:rsid w:val="0093251D"/>
    <w:rsid w:val="00934F04"/>
    <w:rsid w:val="009375E9"/>
    <w:rsid w:val="00940A53"/>
    <w:rsid w:val="00943951"/>
    <w:rsid w:val="0095135A"/>
    <w:rsid w:val="00951AFD"/>
    <w:rsid w:val="009529B1"/>
    <w:rsid w:val="009534DD"/>
    <w:rsid w:val="00953E47"/>
    <w:rsid w:val="00954F6A"/>
    <w:rsid w:val="00957FD6"/>
    <w:rsid w:val="009665FD"/>
    <w:rsid w:val="00966A78"/>
    <w:rsid w:val="00973F11"/>
    <w:rsid w:val="009751B0"/>
    <w:rsid w:val="009814C8"/>
    <w:rsid w:val="0098223D"/>
    <w:rsid w:val="00982433"/>
    <w:rsid w:val="00983DB0"/>
    <w:rsid w:val="00994166"/>
    <w:rsid w:val="009A2B9D"/>
    <w:rsid w:val="009A514E"/>
    <w:rsid w:val="009B63E6"/>
    <w:rsid w:val="009B7D39"/>
    <w:rsid w:val="009C18D2"/>
    <w:rsid w:val="009C64C2"/>
    <w:rsid w:val="009D00C4"/>
    <w:rsid w:val="009D151C"/>
    <w:rsid w:val="009D585B"/>
    <w:rsid w:val="009D6C59"/>
    <w:rsid w:val="009E1E83"/>
    <w:rsid w:val="009E48B8"/>
    <w:rsid w:val="009F5DCE"/>
    <w:rsid w:val="009F6E61"/>
    <w:rsid w:val="00A10659"/>
    <w:rsid w:val="00A13585"/>
    <w:rsid w:val="00A15403"/>
    <w:rsid w:val="00A173F1"/>
    <w:rsid w:val="00A178E3"/>
    <w:rsid w:val="00A20979"/>
    <w:rsid w:val="00A2186E"/>
    <w:rsid w:val="00A21E9C"/>
    <w:rsid w:val="00A22F14"/>
    <w:rsid w:val="00A27252"/>
    <w:rsid w:val="00A30EFF"/>
    <w:rsid w:val="00A3788B"/>
    <w:rsid w:val="00A4083E"/>
    <w:rsid w:val="00A413ED"/>
    <w:rsid w:val="00A4652D"/>
    <w:rsid w:val="00A46EC5"/>
    <w:rsid w:val="00A47206"/>
    <w:rsid w:val="00A51854"/>
    <w:rsid w:val="00A535AE"/>
    <w:rsid w:val="00A5541D"/>
    <w:rsid w:val="00A57017"/>
    <w:rsid w:val="00A57484"/>
    <w:rsid w:val="00A60C61"/>
    <w:rsid w:val="00A6635B"/>
    <w:rsid w:val="00A66EEF"/>
    <w:rsid w:val="00A71E8C"/>
    <w:rsid w:val="00A8255B"/>
    <w:rsid w:val="00A8301F"/>
    <w:rsid w:val="00A87666"/>
    <w:rsid w:val="00A90A4D"/>
    <w:rsid w:val="00A914D5"/>
    <w:rsid w:val="00A92C78"/>
    <w:rsid w:val="00A935CE"/>
    <w:rsid w:val="00AA13E0"/>
    <w:rsid w:val="00AA3D8E"/>
    <w:rsid w:val="00AA619D"/>
    <w:rsid w:val="00AA685A"/>
    <w:rsid w:val="00AB3C18"/>
    <w:rsid w:val="00AB40DF"/>
    <w:rsid w:val="00AB6FD7"/>
    <w:rsid w:val="00AB70E3"/>
    <w:rsid w:val="00AC03FE"/>
    <w:rsid w:val="00AC16D4"/>
    <w:rsid w:val="00AC3817"/>
    <w:rsid w:val="00AD0218"/>
    <w:rsid w:val="00AD05D0"/>
    <w:rsid w:val="00AD550B"/>
    <w:rsid w:val="00AD564D"/>
    <w:rsid w:val="00AD7A74"/>
    <w:rsid w:val="00AE0958"/>
    <w:rsid w:val="00AE0CFA"/>
    <w:rsid w:val="00AE79F7"/>
    <w:rsid w:val="00AF4947"/>
    <w:rsid w:val="00B00E44"/>
    <w:rsid w:val="00B0406F"/>
    <w:rsid w:val="00B067A6"/>
    <w:rsid w:val="00B139A6"/>
    <w:rsid w:val="00B13DC3"/>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23AA"/>
    <w:rsid w:val="00B62DEF"/>
    <w:rsid w:val="00B63E25"/>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25B4"/>
    <w:rsid w:val="00BC3ECE"/>
    <w:rsid w:val="00BC4B05"/>
    <w:rsid w:val="00BC526C"/>
    <w:rsid w:val="00BC5730"/>
    <w:rsid w:val="00BD43F9"/>
    <w:rsid w:val="00BD4F9F"/>
    <w:rsid w:val="00BD7B7B"/>
    <w:rsid w:val="00BE0513"/>
    <w:rsid w:val="00BE10CF"/>
    <w:rsid w:val="00BE2688"/>
    <w:rsid w:val="00BE574B"/>
    <w:rsid w:val="00BE5D5F"/>
    <w:rsid w:val="00BE6829"/>
    <w:rsid w:val="00BF0B92"/>
    <w:rsid w:val="00BF0D39"/>
    <w:rsid w:val="00BF2976"/>
    <w:rsid w:val="00BF7AC7"/>
    <w:rsid w:val="00C12E7D"/>
    <w:rsid w:val="00C13D24"/>
    <w:rsid w:val="00C141D9"/>
    <w:rsid w:val="00C1494E"/>
    <w:rsid w:val="00C20EAC"/>
    <w:rsid w:val="00C238BB"/>
    <w:rsid w:val="00C2530C"/>
    <w:rsid w:val="00C2738A"/>
    <w:rsid w:val="00C32DFD"/>
    <w:rsid w:val="00C347F5"/>
    <w:rsid w:val="00C40299"/>
    <w:rsid w:val="00C41A13"/>
    <w:rsid w:val="00C44F37"/>
    <w:rsid w:val="00C50321"/>
    <w:rsid w:val="00C50908"/>
    <w:rsid w:val="00C50923"/>
    <w:rsid w:val="00C51280"/>
    <w:rsid w:val="00C529E5"/>
    <w:rsid w:val="00C532C3"/>
    <w:rsid w:val="00C571B4"/>
    <w:rsid w:val="00C60F88"/>
    <w:rsid w:val="00C66225"/>
    <w:rsid w:val="00C662CD"/>
    <w:rsid w:val="00C66618"/>
    <w:rsid w:val="00C67FE9"/>
    <w:rsid w:val="00C74C2D"/>
    <w:rsid w:val="00C80499"/>
    <w:rsid w:val="00C806BD"/>
    <w:rsid w:val="00C8171E"/>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4DC3"/>
    <w:rsid w:val="00D36EEC"/>
    <w:rsid w:val="00D3736B"/>
    <w:rsid w:val="00D376F1"/>
    <w:rsid w:val="00D41662"/>
    <w:rsid w:val="00D44BDF"/>
    <w:rsid w:val="00D508E8"/>
    <w:rsid w:val="00D52300"/>
    <w:rsid w:val="00D56D3B"/>
    <w:rsid w:val="00D66067"/>
    <w:rsid w:val="00D67CA6"/>
    <w:rsid w:val="00D702E1"/>
    <w:rsid w:val="00D70AB2"/>
    <w:rsid w:val="00D74701"/>
    <w:rsid w:val="00D81EC5"/>
    <w:rsid w:val="00D82F17"/>
    <w:rsid w:val="00D9080F"/>
    <w:rsid w:val="00D94C33"/>
    <w:rsid w:val="00D96719"/>
    <w:rsid w:val="00DA341C"/>
    <w:rsid w:val="00DA4138"/>
    <w:rsid w:val="00DA5706"/>
    <w:rsid w:val="00DB4FA4"/>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307F"/>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60D6"/>
    <w:rsid w:val="00ED71C1"/>
    <w:rsid w:val="00EE41F6"/>
    <w:rsid w:val="00EE716B"/>
    <w:rsid w:val="00EE735D"/>
    <w:rsid w:val="00EF0EB0"/>
    <w:rsid w:val="00EF32D6"/>
    <w:rsid w:val="00EF3D72"/>
    <w:rsid w:val="00EF62A4"/>
    <w:rsid w:val="00F00A9A"/>
    <w:rsid w:val="00F00D84"/>
    <w:rsid w:val="00F03E34"/>
    <w:rsid w:val="00F056CF"/>
    <w:rsid w:val="00F0665D"/>
    <w:rsid w:val="00F07E5B"/>
    <w:rsid w:val="00F07FAC"/>
    <w:rsid w:val="00F12C6F"/>
    <w:rsid w:val="00F16CAF"/>
    <w:rsid w:val="00F21C84"/>
    <w:rsid w:val="00F21D2E"/>
    <w:rsid w:val="00F230B2"/>
    <w:rsid w:val="00F2389B"/>
    <w:rsid w:val="00F26B58"/>
    <w:rsid w:val="00F31CE3"/>
    <w:rsid w:val="00F33154"/>
    <w:rsid w:val="00F34F41"/>
    <w:rsid w:val="00F414DA"/>
    <w:rsid w:val="00F42F5F"/>
    <w:rsid w:val="00F466B9"/>
    <w:rsid w:val="00F60386"/>
    <w:rsid w:val="00F6235D"/>
    <w:rsid w:val="00F70DA1"/>
    <w:rsid w:val="00F744C7"/>
    <w:rsid w:val="00F774FB"/>
    <w:rsid w:val="00F8241E"/>
    <w:rsid w:val="00F828EB"/>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702E1"/>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0EAA1-8AFF-4F34-82C9-8C5A38FC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57</Pages>
  <Words>20582</Words>
  <Characters>129671</Characters>
  <Application>Microsoft Office Word</Application>
  <DocSecurity>0</DocSecurity>
  <Lines>1080</Lines>
  <Paragraphs>299</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4995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566</cp:revision>
  <cp:lastPrinted>2001-12-20T08:45:00Z</cp:lastPrinted>
  <dcterms:created xsi:type="dcterms:W3CDTF">2023-07-17T17:41:00Z</dcterms:created>
  <dcterms:modified xsi:type="dcterms:W3CDTF">2023-07-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KncZHng"/&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